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14601" w:type="dxa"/>
        <w:tblInd w:w="-459" w:type="dxa"/>
        <w:tblLayout w:type="fixed"/>
        <w:tblLook w:val="04A0" w:firstRow="1" w:lastRow="0" w:firstColumn="1" w:lastColumn="0" w:noHBand="0" w:noVBand="1"/>
      </w:tblPr>
      <w:tblGrid>
        <w:gridCol w:w="2694"/>
        <w:gridCol w:w="3543"/>
        <w:gridCol w:w="8364"/>
      </w:tblGrid>
      <w:tr w:rsidR="003638F6" w:rsidRPr="0098113E" w:rsidTr="006B231A">
        <w:trPr>
          <w:tblHeader/>
        </w:trPr>
        <w:tc>
          <w:tcPr>
            <w:tcW w:w="1460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D04BBA">
            <w:pPr>
              <w:rPr>
                <w:lang w:val="en-US"/>
              </w:rPr>
            </w:pPr>
            <w:bookmarkStart w:id="0" w:name="_GoBack"/>
            <w:bookmarkEnd w:id="0"/>
            <w:r>
              <w:rPr>
                <w:lang w:val="en-US"/>
              </w:rPr>
              <w:t xml:space="preserve">Supplementary </w:t>
            </w:r>
            <w:r w:rsidR="00D04BBA">
              <w:rPr>
                <w:lang w:val="en-US"/>
              </w:rPr>
              <w:t>Table</w:t>
            </w:r>
            <w:r w:rsidRPr="0098113E">
              <w:rPr>
                <w:lang w:val="en-US"/>
              </w:rPr>
              <w:t xml:space="preserve">. Description of studies and example strategies to increase </w:t>
            </w:r>
            <w:r w:rsidR="00F778EB">
              <w:rPr>
                <w:lang w:val="en-US"/>
              </w:rPr>
              <w:t>socio-</w:t>
            </w:r>
            <w:r w:rsidRPr="0098113E">
              <w:rPr>
                <w:lang w:val="en-US"/>
              </w:rPr>
              <w:t>cultural relevance.</w:t>
            </w:r>
          </w:p>
        </w:tc>
      </w:tr>
      <w:tr w:rsidR="003638F6" w:rsidRPr="0098113E" w:rsidTr="006B231A">
        <w:trPr>
          <w:tblHeader/>
        </w:trPr>
        <w:tc>
          <w:tcPr>
            <w:tcW w:w="2694" w:type="dxa"/>
            <w:tcBorders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E04DC1">
            <w:pPr>
              <w:tabs>
                <w:tab w:val="right" w:pos="2052"/>
              </w:tabs>
              <w:spacing w:before="120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>Study</w:t>
            </w:r>
            <w:r w:rsidR="00402783">
              <w:rPr>
                <w:rFonts w:cs="Times New Roman"/>
                <w:b/>
                <w:sz w:val="20"/>
                <w:szCs w:val="20"/>
                <w:lang w:val="en-US"/>
              </w:rPr>
              <w:t xml:space="preserve"> design</w:t>
            </w:r>
            <w:r>
              <w:rPr>
                <w:rFonts w:cs="Times New Roman"/>
                <w:b/>
                <w:sz w:val="20"/>
                <w:szCs w:val="20"/>
                <w:lang w:val="en-US"/>
              </w:rPr>
              <w:t xml:space="preserve"> overview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tab/>
            </w:r>
          </w:p>
        </w:tc>
        <w:tc>
          <w:tcPr>
            <w:tcW w:w="3543" w:type="dxa"/>
            <w:tcBorders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E04DC1">
            <w:pPr>
              <w:spacing w:before="120"/>
              <w:rPr>
                <w:rFonts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8364" w:type="dxa"/>
            <w:tcBorders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E04DC1">
            <w:pPr>
              <w:spacing w:before="120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t xml:space="preserve">Example strategies to increase </w:t>
            </w:r>
            <w:r w:rsidR="00F778EB">
              <w:rPr>
                <w:rFonts w:cs="Times New Roman"/>
                <w:b/>
                <w:sz w:val="20"/>
                <w:szCs w:val="20"/>
                <w:lang w:val="en-US"/>
              </w:rPr>
              <w:t>socio-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t>cultural relevance</w:t>
            </w:r>
            <w:r w:rsidR="00E04DC1">
              <w:rPr>
                <w:rFonts w:cs="Times New Roman"/>
                <w:b/>
                <w:sz w:val="20"/>
                <w:szCs w:val="20"/>
                <w:lang w:val="en-US"/>
              </w:rPr>
              <w:t xml:space="preserve"> </w:t>
            </w:r>
            <w:r w:rsidR="00E04DC1" w:rsidRPr="00E04DC1">
              <w:rPr>
                <w:rFonts w:cs="Times New Roman"/>
                <w:b/>
                <w:sz w:val="20"/>
                <w:szCs w:val="20"/>
                <w:vertAlign w:val="superscript"/>
                <w:lang w:val="en-US"/>
              </w:rPr>
              <w:t>a</w:t>
            </w:r>
          </w:p>
        </w:tc>
      </w:tr>
      <w:tr w:rsidR="003638F6" w:rsidRPr="0098113E" w:rsidTr="006B231A">
        <w:tc>
          <w:tcPr>
            <w:tcW w:w="6237" w:type="dxa"/>
            <w:gridSpan w:val="2"/>
            <w:tcBorders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t xml:space="preserve">SHED-IT 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zPC9ZZWFyPjxS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zPC9ZZWFyPjxS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b/>
                <w:noProof/>
                <w:sz w:val="20"/>
                <w:szCs w:val="20"/>
                <w:lang w:val="en-US"/>
              </w:rPr>
              <w:t>(18, 22, 23)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85432D">
              <w:rPr>
                <w:rFonts w:cs="Times New Roman"/>
                <w:i/>
                <w:sz w:val="20"/>
                <w:szCs w:val="20"/>
                <w:lang w:val="en-US"/>
              </w:rPr>
              <w:t>Pilot RCT (N = 65 overweight/obese university staff/students)</w:t>
            </w:r>
          </w:p>
          <w:p w:rsidR="00402783" w:rsidRPr="00C664DC" w:rsidRDefault="00402783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3"/>
              </w:numPr>
              <w:spacing w:before="120"/>
              <w:ind w:left="459" w:hanging="284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Online group: One group face-to-face information session plus program handbook, study website 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to self-monitor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and personalized e-feedback.</w:t>
            </w:r>
          </w:p>
          <w:p w:rsidR="003638F6" w:rsidRDefault="003638F6" w:rsidP="00E04DC1">
            <w:pPr>
              <w:pStyle w:val="ListParagraph"/>
              <w:numPr>
                <w:ilvl w:val="0"/>
                <w:numId w:val="3"/>
              </w:numPr>
              <w:spacing w:before="120"/>
              <w:ind w:left="459" w:hanging="284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Resources-only group: Information session and program handbook only.</w:t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85432D">
              <w:rPr>
                <w:rFonts w:cs="Times New Roman"/>
                <w:i/>
                <w:sz w:val="20"/>
                <w:szCs w:val="20"/>
                <w:lang w:val="en-US"/>
              </w:rPr>
              <w:t>Community RCT (N = 159 overweight/obese community men)</w:t>
            </w:r>
          </w:p>
          <w:p w:rsidR="00402783" w:rsidRPr="00C664DC" w:rsidRDefault="00402783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2"/>
              </w:numPr>
              <w:spacing w:before="120"/>
              <w:ind w:left="459" w:hanging="284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Online group: </w:t>
            </w:r>
            <w:r>
              <w:rPr>
                <w:rFonts w:cs="Times New Roman"/>
                <w:sz w:val="20"/>
                <w:szCs w:val="20"/>
                <w:lang w:val="en-US"/>
              </w:rPr>
              <w:t>S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elf-directed weight loss pack </w:t>
            </w:r>
            <w:r>
              <w:rPr>
                <w:rFonts w:cs="Times New Roman"/>
                <w:sz w:val="20"/>
                <w:szCs w:val="20"/>
                <w:lang w:val="en-US"/>
              </w:rPr>
              <w:t>(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ha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ndbook, log book, DVD,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pedometer</w:t>
            </w:r>
            <w:r>
              <w:rPr>
                <w:rFonts w:cs="Times New Roman"/>
                <w:sz w:val="20"/>
                <w:szCs w:val="20"/>
                <w:lang w:val="en-US"/>
              </w:rPr>
              <w:t>)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. </w:t>
            </w:r>
            <w:r>
              <w:rPr>
                <w:rFonts w:cs="Times New Roman"/>
                <w:sz w:val="20"/>
                <w:szCs w:val="20"/>
                <w:lang w:val="en-US"/>
              </w:rPr>
              <w:t>W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ebsite </w:t>
            </w:r>
            <w:r>
              <w:rPr>
                <w:rFonts w:cs="Times New Roman"/>
                <w:sz w:val="20"/>
                <w:szCs w:val="20"/>
                <w:lang w:val="en-US"/>
              </w:rPr>
              <w:t>for self-monitoring plus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personalized e-feedback.</w:t>
            </w:r>
          </w:p>
          <w:p w:rsidR="003638F6" w:rsidRDefault="003638F6" w:rsidP="00E04DC1">
            <w:pPr>
              <w:pStyle w:val="ListParagraph"/>
              <w:numPr>
                <w:ilvl w:val="0"/>
                <w:numId w:val="2"/>
              </w:numPr>
              <w:spacing w:before="120"/>
              <w:ind w:left="459" w:hanging="284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Resources group: As above, but paper-based </w:t>
            </w:r>
            <w:r>
              <w:rPr>
                <w:rFonts w:cs="Times New Roman"/>
                <w:sz w:val="20"/>
                <w:szCs w:val="20"/>
                <w:lang w:val="en-US"/>
              </w:rPr>
              <w:t>self-monitoring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. No feedback provided.</w:t>
            </w:r>
          </w:p>
          <w:p w:rsidR="003638F6" w:rsidRPr="001B634E" w:rsidRDefault="003638F6" w:rsidP="00E04DC1">
            <w:pPr>
              <w:pStyle w:val="ListParagraph"/>
              <w:numPr>
                <w:ilvl w:val="0"/>
                <w:numId w:val="2"/>
              </w:numPr>
              <w:spacing w:before="120"/>
              <w:ind w:left="459" w:hanging="284"/>
              <w:rPr>
                <w:rFonts w:cs="Times New Roman"/>
                <w:sz w:val="20"/>
                <w:szCs w:val="20"/>
                <w:lang w:val="en-US"/>
              </w:rPr>
            </w:pPr>
            <w:r w:rsidRPr="001B634E">
              <w:rPr>
                <w:rFonts w:cs="Times New Roman"/>
                <w:sz w:val="20"/>
                <w:szCs w:val="20"/>
                <w:lang w:val="en-US"/>
              </w:rPr>
              <w:t>Wait-list control group</w:t>
            </w:r>
          </w:p>
        </w:tc>
        <w:tc>
          <w:tcPr>
            <w:tcW w:w="8364" w:type="dxa"/>
            <w:tcBorders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>Recruitment:</w:t>
            </w:r>
          </w:p>
          <w:p w:rsidR="00E04DC1" w:rsidRDefault="003638F6" w:rsidP="00DA36C9">
            <w:pPr>
              <w:pStyle w:val="ListParagraph"/>
              <w:numPr>
                <w:ilvl w:val="0"/>
                <w:numId w:val="15"/>
              </w:numPr>
              <w:spacing w:before="120" w:after="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Emphasized the program was developed specifically for men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Egger&lt;/Author&gt;&lt;Year&gt;2000&lt;/Year&gt;&lt;RecNum&gt;370&lt;/RecNum&gt;&lt;DisplayText&gt;(6, 24)&lt;/DisplayText&gt;&lt;record&gt;&lt;rec-number&gt;370&lt;/rec-number&gt;&lt;foreign-keys&gt;&lt;key app="EN" db-id="2p2dvzztvrarsserax75eap4t2peadwsrxas" timestamp="0"&gt;370&lt;/key&gt;&lt;/foreign-keys&gt;&lt;ref-type name="Journal Article"&gt;17&lt;/ref-type&gt;&lt;contributors&gt;&lt;authors&gt;&lt;author&gt;Egger, G.&lt;/author&gt;&lt;/authors&gt;&lt;/contributors&gt;&lt;titles&gt;&lt;title&gt;Intervening in men&amp;apos;s nutrition: lessons from the GutBuster men&amp;apos;s &amp;apos;waist loss&amp;apos; program&lt;/title&gt;&lt;secondary-title&gt;Australian Journal of Nutrition and Dietetics&lt;/secondary-title&gt;&lt;/titles&gt;&lt;periodical&gt;&lt;full-title&gt;Australian Journal of Nutrition and Dietetics&lt;/full-title&gt;&lt;abbr-1&gt;Aust. J. Nutr. Diet.&lt;/abbr-1&gt;&lt;abbr-2&gt;Aust J Nutr Diet&lt;/abbr-2&gt;&lt;/periodical&gt;&lt;pages&gt;46-49&lt;/pages&gt;&lt;volume&gt;57&lt;/volume&gt;&lt;number&gt;1&lt;/number&gt;&lt;dates&gt;&lt;year&gt;2000&lt;/year&gt;&lt;/dates&gt;&lt;urls&gt;&lt;/urls&gt;&lt;/record&gt;&lt;/Cite&gt;&lt;Cite&gt;&lt;Author&gt;Morgan&lt;/Author&gt;&lt;Year&gt;2011&lt;/Year&gt;&lt;RecNum&gt;694&lt;/RecNum&gt;&lt;record&gt;&lt;rec-number&gt;694&lt;/rec-number&gt;&lt;foreign-keys&gt;&lt;key app="EN" db-id="2p2dvzztvrarsserax75eap4t2peadwsrxas" timestamp="0"&gt;694&lt;/key&gt;&lt;/foreign-keys&gt;&lt;ref-type name="Journal Article"&gt;17&lt;/ref-type&gt;&lt;contributors&gt;&lt;authors&gt;&lt;author&gt;Morgan, P. J.&lt;/author&gt;&lt;author&gt;Warren, J M&lt;/author&gt;&lt;author&gt;Lubans, D R &lt;/author&gt;&lt;author&gt;Collins, C E&lt;/author&gt;&lt;author&gt;Callister, R &lt;/author&gt;&lt;/authors&gt;&lt;/contributors&gt;&lt;titles&gt;&lt;title&gt;Engaging men in weight loss: Experiences of men who participated in the male only SHED-IT pilot study&lt;/title&gt;&lt;secondary-title&gt;Obesity Research and Clinical Practice&lt;/secondary-title&gt;&lt;/titles&gt;&lt;periodical&gt;&lt;full-title&gt;Obesity Research and Clinical Practice&lt;/full-title&gt;&lt;abbr-1&gt;Obes. Res. Clin. Pract.&lt;/abbr-1&gt;&lt;abbr-2&gt;Obes Res Clin Pract&lt;/abbr-2&gt;&lt;/periodical&gt;&lt;pages&gt;e239-e248&lt;/pages&gt;&lt;volume&gt;5&lt;/volume&gt;&lt;number&gt;3&lt;/number&gt;&lt;dates&gt;&lt;year&gt;2011&lt;/year&gt;&lt;/dates&gt;&lt;urls&gt;&lt;/urls&gt;&lt;/record&gt;&lt;/Cite&gt;&lt;/EndNote&gt;</w:instrTex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6, 24)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Default="003638F6" w:rsidP="0035241C">
            <w:pPr>
              <w:pStyle w:val="ListParagraph"/>
              <w:numPr>
                <w:ilvl w:val="0"/>
                <w:numId w:val="15"/>
              </w:numPr>
              <w:spacing w:after="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Promoted opportunity to lose weight without having to give up beer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Egger&lt;/Author&gt;&lt;Year&gt;2000&lt;/Year&gt;&lt;RecNum&gt;370&lt;/RecNum&gt;&lt;DisplayText&gt;(6, 24)&lt;/DisplayText&gt;&lt;record&gt;&lt;rec-number&gt;370&lt;/rec-number&gt;&lt;foreign-keys&gt;&lt;key app="EN" db-id="2p2dvzztvrarsserax75eap4t2peadwsrxas" timestamp="0"&gt;370&lt;/key&gt;&lt;/foreign-keys&gt;&lt;ref-type name="Journal Article"&gt;17&lt;/ref-type&gt;&lt;contributors&gt;&lt;authors&gt;&lt;author&gt;Egger, G.&lt;/author&gt;&lt;/authors&gt;&lt;/contributors&gt;&lt;titles&gt;&lt;title&gt;Intervening in men&amp;apos;s nutrition: lessons from the GutBuster men&amp;apos;s &amp;apos;waist loss&amp;apos; program&lt;/title&gt;&lt;secondary-title&gt;Australian Journal of Nutrition and Dietetics&lt;/secondary-title&gt;&lt;/titles&gt;&lt;periodical&gt;&lt;full-title&gt;Australian Journal of Nutrition and Dietetics&lt;/full-title&gt;&lt;abbr-1&gt;Aust. J. Nutr. Diet.&lt;/abbr-1&gt;&lt;abbr-2&gt;Aust J Nutr Diet&lt;/abbr-2&gt;&lt;/periodical&gt;&lt;pages&gt;46-49&lt;/pages&gt;&lt;volume&gt;57&lt;/volume&gt;&lt;number&gt;1&lt;/number&gt;&lt;dates&gt;&lt;year&gt;2000&lt;/year&gt;&lt;/dates&gt;&lt;urls&gt;&lt;/urls&gt;&lt;/record&gt;&lt;/Cite&gt;&lt;Cite&gt;&lt;Author&gt;Morgan&lt;/Author&gt;&lt;Year&gt;2011&lt;/Year&gt;&lt;RecNum&gt;694&lt;/RecNum&gt;&lt;record&gt;&lt;rec-number&gt;694&lt;/rec-number&gt;&lt;foreign-keys&gt;&lt;key app="EN" db-id="2p2dvzztvrarsserax75eap4t2peadwsrxas" timestamp="0"&gt;694&lt;/key&gt;&lt;/foreign-keys&gt;&lt;ref-type name="Journal Article"&gt;17&lt;/ref-type&gt;&lt;contributors&gt;&lt;authors&gt;&lt;author&gt;Morgan, P. J.&lt;/author&gt;&lt;author&gt;Warren, J M&lt;/author&gt;&lt;author&gt;Lubans, D R &lt;/author&gt;&lt;author&gt;Collins, C E&lt;/author&gt;&lt;author&gt;Callister, R &lt;/author&gt;&lt;/authors&gt;&lt;/contributors&gt;&lt;titles&gt;&lt;title&gt;Engaging men in weight loss: Experiences of men who participated in the male only SHED-IT pilot study&lt;/title&gt;&lt;secondary-title&gt;Obesity Research and Clinical Practice&lt;/secondary-title&gt;&lt;/titles&gt;&lt;periodical&gt;&lt;full-title&gt;Obesity Research and Clinical Practice&lt;/full-title&gt;&lt;abbr-1&gt;Obes. Res. Clin. Pract.&lt;/abbr-1&gt;&lt;abbr-2&gt;Obes Res Clin Pract&lt;/abbr-2&gt;&lt;/periodical&gt;&lt;pages&gt;e239-e248&lt;/pages&gt;&lt;volume&gt;5&lt;/volume&gt;&lt;number&gt;3&lt;/number&gt;&lt;dates&gt;&lt;year&gt;2011&lt;/year&gt;&lt;/dates&gt;&lt;urls&gt;&lt;/urls&gt;&lt;/record&gt;&lt;/Cite&gt;&lt;/EndNote&gt;</w:instrTex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6, 24)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C664DC" w:rsidRPr="00C664DC" w:rsidRDefault="00C664DC" w:rsidP="00DA36C9">
            <w:pPr>
              <w:pStyle w:val="ListParagraph"/>
              <w:numPr>
                <w:ilvl w:val="0"/>
                <w:numId w:val="15"/>
              </w:numPr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Highlight scientific credibility of the program</w: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Egger&lt;/Author&gt;&lt;Year&gt;2000&lt;/Year&gt;&lt;RecNum&gt;370&lt;/RecNum&gt;&lt;DisplayText&gt;(6, 29)&lt;/DisplayText&gt;&lt;record&gt;&lt;rec-number&gt;370&lt;/rec-number&gt;&lt;foreign-keys&gt;&lt;key app="EN" db-id="2p2dvzztvrarsserax75eap4t2peadwsrxas" timestamp="0"&gt;370&lt;/key&gt;&lt;/foreign-keys&gt;&lt;ref-type name="Journal Article"&gt;17&lt;/ref-type&gt;&lt;contributors&gt;&lt;authors&gt;&lt;author&gt;Egger, G.&lt;/author&gt;&lt;/authors&gt;&lt;/contributors&gt;&lt;titles&gt;&lt;title&gt;Intervening in men&amp;apos;s nutrition: lessons from the GutBuster men&amp;apos;s &amp;apos;waist loss&amp;apos; program&lt;/title&gt;&lt;secondary-title&gt;Australian Journal of Nutrition and Dietetics&lt;/secondary-title&gt;&lt;/titles&gt;&lt;periodical&gt;&lt;full-title&gt;Australian Journal of Nutrition and Dietetics&lt;/full-title&gt;&lt;abbr-1&gt;Aust. J. Nutr. Diet.&lt;/abbr-1&gt;&lt;abbr-2&gt;Aust J Nutr Diet&lt;/abbr-2&gt;&lt;/periodical&gt;&lt;pages&gt;46-49&lt;/pages&gt;&lt;volume&gt;57&lt;/volume&gt;&lt;number&gt;1&lt;/number&gt;&lt;dates&gt;&lt;year&gt;2000&lt;/year&gt;&lt;/dates&gt;&lt;urls&gt;&lt;/urls&gt;&lt;/record&gt;&lt;/Cite&gt;&lt;Cite&gt;&lt;Author&gt;Smith&lt;/Author&gt;&lt;Year&gt;2008&lt;/Year&gt;&lt;RecNum&gt;245&lt;/RecNum&gt;&lt;record&gt;&lt;rec-number&gt;245&lt;/rec-number&gt;&lt;foreign-keys&gt;&lt;key app="EN" db-id="2p2dvzztvrarsserax75eap4t2peadwsrxas" timestamp="0"&gt;245&lt;/key&gt;&lt;/foreign-keys&gt;&lt;ref-type name="Journal Article"&gt;17&lt;/ref-type&gt;&lt;contributors&gt;&lt;authors&gt;&lt;author&gt;Smith, J.A.&lt;/author&gt;&lt;author&gt;Braunack-Mayer, A.J.&lt;/author&gt;&lt;author&gt;Wittert, G.A.&lt;/author&gt;&lt;author&gt;Warin, M.J.  &lt;/author&gt;&lt;/authors&gt;&lt;/contributors&gt;&lt;titles&gt;&lt;title&gt;Qualities men value when communicating with general practitioners: implications for primary care settings&lt;/title&gt;&lt;secondary-title&gt;Medical Journal of Australia&lt;/secondary-title&gt;&lt;/titles&gt;&lt;periodical&gt;&lt;full-title&gt;Medical Journal of Australia&lt;/full-title&gt;&lt;abbr-1&gt;Med. J. Aust.&lt;/abbr-1&gt;&lt;abbr-2&gt;Med J Aust&lt;/abbr-2&gt;&lt;/periodical&gt;&lt;pages&gt;618-621&lt;/pages&gt;&lt;volume&gt;189&lt;/volume&gt;&lt;number&gt;11/12&lt;/number&gt;&lt;dates&gt;&lt;year&gt;2008&lt;/year&gt;&lt;/dates&gt;&lt;urls&gt;&lt;/urls&gt;&lt;/record&gt;&lt;/Cite&gt;&lt;/EndNote&gt;</w:instrTex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sz w:val="20"/>
                <w:szCs w:val="20"/>
                <w:lang w:val="en-US"/>
              </w:rPr>
              <w:t>(6, 29)</w: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Pr="006F4F85" w:rsidRDefault="003638F6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i/>
                <w:sz w:val="20"/>
                <w:szCs w:val="20"/>
                <w:lang w:val="en-US"/>
              </w:rPr>
              <w:t>Content</w:t>
            </w:r>
            <w:r w:rsidRPr="006F4F85">
              <w:rPr>
                <w:rFonts w:cs="Times New Roman"/>
                <w:sz w:val="20"/>
                <w:szCs w:val="20"/>
                <w:lang w:val="en-US"/>
              </w:rPr>
              <w:t>:</w:t>
            </w:r>
          </w:p>
          <w:p w:rsidR="003638F6" w:rsidRPr="006F4F85" w:rsidRDefault="003638F6" w:rsidP="00DA36C9">
            <w:pPr>
              <w:pStyle w:val="ListParagraph"/>
              <w:numPr>
                <w:ilvl w:val="0"/>
                <w:numId w:val="18"/>
              </w:numPr>
              <w:spacing w:before="120" w:after="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sz w:val="20"/>
                <w:szCs w:val="20"/>
                <w:lang w:val="en-US"/>
              </w:rPr>
              <w:t>Resources included pictures of men and statistics about men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Resnicow&lt;/Author&gt;&lt;Year&gt;1999&lt;/Year&gt;&lt;RecNum&gt;1974&lt;/RecNum&gt;&lt;DisplayText&gt;(28)&lt;/DisplayText&gt;&lt;record&gt;&lt;rec-number&gt;1974&lt;/rec-number&gt;&lt;foreign-keys&gt;&lt;key app="EN" db-id="2p2dvzztvrarsserax75eap4t2peadwsrxas" timestamp="1392350895"&gt;1974&lt;/key&gt;&lt;/foreign-keys&gt;&lt;ref-type name="Journal Article"&gt;17&lt;/ref-type&gt;&lt;contributors&gt;&lt;authors&gt;&lt;author&gt;Resnicow, K.&lt;/author&gt;&lt;author&gt;Baranowski, T.&lt;/author&gt;&lt;author&gt;Ahluwalia, J. S.&lt;/author&gt;&lt;author&gt;Braithwaite, R. L.&lt;/author&gt;&lt;/authors&gt;&lt;/contributors&gt;&lt;titles&gt;&lt;title&gt;Cultural sensitivity in public health: Defined and demystified.&lt;/title&gt;&lt;secondary-title&gt;Ethnicity &amp;amp;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10-21&lt;/pages&gt;&lt;volume&gt;9&lt;/volume&gt;&lt;dates&gt;&lt;year&gt;1999&lt;/year&gt;&lt;/dates&gt;&lt;urls&gt;&lt;/urls&gt;&lt;/record&gt;&lt;/Cite&gt;&lt;/EndNote&gt;</w:instrTex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sz w:val="20"/>
                <w:szCs w:val="20"/>
                <w:lang w:val="en-US"/>
              </w:rPr>
              <w:t>(28)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E04DC1" w:rsidRDefault="00E04DC1" w:rsidP="00DA36C9">
            <w:pPr>
              <w:pStyle w:val="ListParagraph"/>
              <w:numPr>
                <w:ilvl w:val="0"/>
                <w:numId w:val="18"/>
              </w:numPr>
              <w:spacing w:after="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Emphasized scientific basis for recommendations 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Smith&lt;/Author&gt;&lt;Year&gt;2008&lt;/Year&gt;&lt;RecNum&gt;245&lt;/RecNum&gt;&lt;DisplayText&gt;(6, 29)&lt;/DisplayText&gt;&lt;record&gt;&lt;rec-number&gt;245&lt;/rec-number&gt;&lt;foreign-keys&gt;&lt;key app="EN" db-id="2p2dvzztvrarsserax75eap4t2peadwsrxas" timestamp="0"&gt;245&lt;/key&gt;&lt;/foreign-keys&gt;&lt;ref-type name="Journal Article"&gt;17&lt;/ref-type&gt;&lt;contributors&gt;&lt;authors&gt;&lt;author&gt;Smith, J.A.&lt;/author&gt;&lt;author&gt;Braunack-Mayer, A.J.&lt;/author&gt;&lt;author&gt;Wittert, G.A.&lt;/author&gt;&lt;author&gt;Warin, M.J.  &lt;/author&gt;&lt;/authors&gt;&lt;/contributors&gt;&lt;titles&gt;&lt;title&gt;Qualities men value when communicating with general practitioners: implications for primary care settings&lt;/title&gt;&lt;secondary-title&gt;Medical Journal of Australia&lt;/secondary-title&gt;&lt;/titles&gt;&lt;periodical&gt;&lt;full-title&gt;Medical Journal of Australia&lt;/full-title&gt;&lt;abbr-1&gt;Med. J. Aust.&lt;/abbr-1&gt;&lt;abbr-2&gt;Med J Aust&lt;/abbr-2&gt;&lt;/periodical&gt;&lt;pages&gt;618-621&lt;/pages&gt;&lt;volume&gt;189&lt;/volume&gt;&lt;number&gt;11/12&lt;/number&gt;&lt;dates&gt;&lt;year&gt;2008&lt;/year&gt;&lt;/dates&gt;&lt;urls&gt;&lt;/urls&gt;&lt;/record&gt;&lt;/Cite&gt;&lt;Cite&gt;&lt;Author&gt;Egger&lt;/Author&gt;&lt;Year&gt;2000&lt;/Year&gt;&lt;RecNum&gt;370&lt;/RecNum&gt;&lt;record&gt;&lt;rec-number&gt;370&lt;/rec-number&gt;&lt;foreign-keys&gt;&lt;key app="EN" db-id="2p2dvzztvrarsserax75eap4t2peadwsrxas" timestamp="0"&gt;370&lt;/key&gt;&lt;/foreign-keys&gt;&lt;ref-type name="Journal Article"&gt;17&lt;/ref-type&gt;&lt;contributors&gt;&lt;authors&gt;&lt;author&gt;Egger, G.&lt;/author&gt;&lt;/authors&gt;&lt;/contributors&gt;&lt;titles&gt;&lt;title&gt;Intervening in men&amp;apos;s nutrition: lessons from the GutBuster men&amp;apos;s &amp;apos;waist loss&amp;apos; program&lt;/title&gt;&lt;secondary-title&gt;Australian Journal of Nutrition and Dietetics&lt;/secondary-title&gt;&lt;/titles&gt;&lt;periodical&gt;&lt;full-title&gt;Australian Journal of Nutrition and Dietetics&lt;/full-title&gt;&lt;abbr-1&gt;Aust. J. Nutr. Diet.&lt;/abbr-1&gt;&lt;abbr-2&gt;Aust J Nutr Diet&lt;/abbr-2&gt;&lt;/periodical&gt;&lt;pages&gt;46-49&lt;/pages&gt;&lt;volume&gt;57&lt;/volume&gt;&lt;number&gt;1&lt;/number&gt;&lt;dates&gt;&lt;year&gt;2000&lt;/year&gt;&lt;/dates&gt;&lt;urls&gt;&lt;/urls&gt;&lt;/record&gt;&lt;/Cite&gt;&lt;/EndNote&gt;</w:instrTex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sz w:val="20"/>
                <w:szCs w:val="20"/>
                <w:lang w:val="en-US"/>
              </w:rPr>
              <w:t>(6, 29)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Pr="006F4F85" w:rsidRDefault="003638F6" w:rsidP="00DA36C9">
            <w:pPr>
              <w:pStyle w:val="ListParagraph"/>
              <w:numPr>
                <w:ilvl w:val="0"/>
                <w:numId w:val="18"/>
              </w:numPr>
              <w:spacing w:after="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sz w:val="20"/>
                <w:szCs w:val="20"/>
                <w:lang w:val="en-US"/>
              </w:rPr>
              <w:t>Sensitive use of humor a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nd a direct frank </w:t>
            </w:r>
            <w:r w:rsidR="00C664DC">
              <w:rPr>
                <w:rFonts w:cs="Times New Roman"/>
                <w:sz w:val="20"/>
                <w:szCs w:val="20"/>
                <w:lang w:val="en-US"/>
              </w:rPr>
              <w:t xml:space="preserve">and realistic </w:t>
            </w:r>
            <w:r>
              <w:rPr>
                <w:rFonts w:cs="Times New Roman"/>
                <w:sz w:val="20"/>
                <w:szCs w:val="20"/>
                <w:lang w:val="en-US"/>
              </w:rPr>
              <w:t>approach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Smith&lt;/Author&gt;&lt;Year&gt;2008&lt;/Year&gt;&lt;RecNum&gt;245&lt;/RecNum&gt;&lt;DisplayText&gt;(24, 29)&lt;/DisplayText&gt;&lt;record&gt;&lt;rec-number&gt;245&lt;/rec-number&gt;&lt;foreign-keys&gt;&lt;key app="EN" db-id="2p2dvzztvrarsserax75eap4t2peadwsrxas" timestamp="0"&gt;245&lt;/key&gt;&lt;/foreign-keys&gt;&lt;ref-type name="Journal Article"&gt;17&lt;/ref-type&gt;&lt;contributors&gt;&lt;authors&gt;&lt;author&gt;Smith, J.A.&lt;/author&gt;&lt;author&gt;Braunack-Mayer, A.J.&lt;/author&gt;&lt;author&gt;Wittert, G.A.&lt;/author&gt;&lt;author&gt;Warin, M.J.  &lt;/author&gt;&lt;/authors&gt;&lt;/contributors&gt;&lt;titles&gt;&lt;title&gt;Qualities men value when communicating with general practitioners: implications for primary care settings&lt;/title&gt;&lt;secondary-title&gt;Medical Journal of Australia&lt;/secondary-title&gt;&lt;/titles&gt;&lt;periodical&gt;&lt;full-title&gt;Medical Journal of Australia&lt;/full-title&gt;&lt;abbr-1&gt;Med. J. Aust.&lt;/abbr-1&gt;&lt;abbr-2&gt;Med J Aust&lt;/abbr-2&gt;&lt;/periodical&gt;&lt;pages&gt;618-621&lt;/pages&gt;&lt;volume&gt;189&lt;/volume&gt;&lt;number&gt;11/12&lt;/number&gt;&lt;dates&gt;&lt;year&gt;2008&lt;/year&gt;&lt;/dates&gt;&lt;urls&gt;&lt;/urls&gt;&lt;/record&gt;&lt;/Cite&gt;&lt;Cite&gt;&lt;Author&gt;Morgan&lt;/Author&gt;&lt;Year&gt;2011&lt;/Year&gt;&lt;RecNum&gt;694&lt;/RecNum&gt;&lt;record&gt;&lt;rec-number&gt;694&lt;/rec-number&gt;&lt;foreign-keys&gt;&lt;key app="EN" db-id="2p2dvzztvrarsserax75eap4t2peadwsrxas" timestamp="0"&gt;694&lt;/key&gt;&lt;/foreign-keys&gt;&lt;ref-type name="Journal Article"&gt;17&lt;/ref-type&gt;&lt;contributors&gt;&lt;authors&gt;&lt;author&gt;Morgan, P. J.&lt;/author&gt;&lt;author&gt;Warren, J M&lt;/author&gt;&lt;author&gt;Lubans, D R &lt;/author&gt;&lt;author&gt;Collins, C E&lt;/author&gt;&lt;author&gt;Callister, R &lt;/author&gt;&lt;/authors&gt;&lt;/contributors&gt;&lt;titles&gt;&lt;title&gt;Engaging men in weight loss: Experiences of men who participated in the male only SHED-IT pilot study&lt;/title&gt;&lt;secondary-title&gt;Obesity Research and Clinical Practice&lt;/secondary-title&gt;&lt;/titles&gt;&lt;periodical&gt;&lt;full-title&gt;Obesity Research and Clinical Practice&lt;/full-title&gt;&lt;abbr-1&gt;Obes. Res. Clin. Pract.&lt;/abbr-1&gt;&lt;abbr-2&gt;Obes Res Clin Pract&lt;/abbr-2&gt;&lt;/periodical&gt;&lt;pages&gt;e239-e248&lt;/pages&gt;&lt;volume&gt;5&lt;/volume&gt;&lt;number&gt;3&lt;/number&gt;&lt;dates&gt;&lt;year&gt;2011&lt;/year&gt;&lt;/dates&gt;&lt;urls&gt;&lt;/urls&gt;&lt;/record&gt;&lt;/Cite&gt;&lt;/EndNote&gt;</w:instrTex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sz w:val="20"/>
                <w:szCs w:val="20"/>
                <w:lang w:val="en-US"/>
              </w:rPr>
              <w:t>(24, 29)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Pr="006F4F85" w:rsidRDefault="00C664DC" w:rsidP="00DA36C9">
            <w:pPr>
              <w:pStyle w:val="ListParagraph"/>
              <w:numPr>
                <w:ilvl w:val="0"/>
                <w:numId w:val="18"/>
              </w:numPr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Information</w:t>
            </w:r>
            <w:r w:rsidR="003638F6" w:rsidRPr="006F4F85">
              <w:rPr>
                <w:rFonts w:cs="Times New Roman"/>
                <w:sz w:val="20"/>
                <w:szCs w:val="20"/>
                <w:lang w:val="en-US"/>
              </w:rPr>
              <w:t xml:space="preserve"> ‘masculinized’ using anecdotes men could relate to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Resnicow&lt;/Author&gt;&lt;Year&gt;1999&lt;/Year&gt;&lt;RecNum&gt;1974&lt;/RecNum&gt;&lt;DisplayText&gt;(28)&lt;/DisplayText&gt;&lt;record&gt;&lt;rec-number&gt;1974&lt;/rec-number&gt;&lt;foreign-keys&gt;&lt;key app="EN" db-id="2p2dvzztvrarsserax75eap4t2peadwsrxas" timestamp="1392350895"&gt;1974&lt;/key&gt;&lt;/foreign-keys&gt;&lt;ref-type name="Journal Article"&gt;17&lt;/ref-type&gt;&lt;contributors&gt;&lt;authors&gt;&lt;author&gt;Resnicow, K.&lt;/author&gt;&lt;author&gt;Baranowski, T.&lt;/author&gt;&lt;author&gt;Ahluwalia, J. S.&lt;/author&gt;&lt;author&gt;Braithwaite, R. L.&lt;/author&gt;&lt;/authors&gt;&lt;/contributors&gt;&lt;titles&gt;&lt;title&gt;Cultural sensitivity in public health: Defined and demystified.&lt;/title&gt;&lt;secondary-title&gt;Ethnicity &amp;amp;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10-21&lt;/pages&gt;&lt;volume&gt;9&lt;/volume&gt;&lt;dates&gt;&lt;year&gt;1999&lt;/year&gt;&lt;/dates&gt;&lt;urls&gt;&lt;/urls&gt;&lt;/record&gt;&lt;/Cite&gt;&lt;/EndNote&gt;</w:instrTex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sz w:val="20"/>
                <w:szCs w:val="20"/>
                <w:lang w:val="en-US"/>
              </w:rPr>
              <w:t>(28)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Pr="006F4F85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i/>
                <w:sz w:val="20"/>
                <w:szCs w:val="20"/>
                <w:lang w:val="en-US"/>
              </w:rPr>
              <w:t>Format:</w:t>
            </w:r>
          </w:p>
          <w:p w:rsidR="003638F6" w:rsidRPr="006F4F85" w:rsidRDefault="003638F6" w:rsidP="00E04DC1">
            <w:pPr>
              <w:pStyle w:val="ListParagraph"/>
              <w:numPr>
                <w:ilvl w:val="0"/>
                <w:numId w:val="16"/>
              </w:numPr>
              <w:spacing w:before="12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sz w:val="20"/>
                <w:szCs w:val="20"/>
                <w:lang w:val="en-US"/>
              </w:rPr>
              <w:t>Predominantly self-administered to appeal to men’s sense of autonomy and self-sufficiency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Courtenay&lt;/Author&gt;&lt;Year&gt;2000&lt;/Year&gt;&lt;RecNum&gt;1764&lt;/RecNum&gt;&lt;DisplayText&gt;(2)&lt;/DisplayText&gt;&lt;record&gt;&lt;rec-number&gt;1764&lt;/rec-number&gt;&lt;foreign-keys&gt;&lt;key app="EN" db-id="2p2dvzztvrarsserax75eap4t2peadwsrxas" timestamp="1386807716"&gt;1764&lt;/key&gt;&lt;/foreign-keys&gt;&lt;ref-type name="Journal Article"&gt;17&lt;/ref-type&gt;&lt;contributors&gt;&lt;authors&gt;&lt;author&gt;Courtenay, W.&lt;/author&gt;&lt;/authors&gt;&lt;/contributors&gt;&lt;titles&gt;&lt;title&gt;Constructions of masculinity and their influence on men&amp;apos;s well-being: a theory of gender and health&lt;/title&gt;&lt;secondary-title&gt;Social Science and Medicine&lt;/secondary-title&gt;&lt;/titles&gt;&lt;periodical&gt;&lt;full-title&gt;Social Science and Medicine&lt;/full-title&gt;&lt;abbr-1&gt;Soc. Sci. Med.&lt;/abbr-1&gt;&lt;abbr-2&gt;Soc Sci Med&lt;/abbr-2&gt;&lt;abbr-3&gt;Social Science &amp;amp; Medicine&lt;/abbr-3&gt;&lt;/periodical&gt;&lt;pages&gt;1385-1401&lt;/pages&gt;&lt;volume&gt;50&lt;/volume&gt;&lt;number&gt;10&lt;/number&gt;&lt;keywords&gt;&lt;keyword&gt;Masculinities, Gender, Health behaviour, Health risk, Men&amp;apos;s health&lt;/keyword&gt;&lt;/keywords&gt;&lt;dates&gt;&lt;year&gt;2000&lt;/year&gt;&lt;/dates&gt;&lt;urls&gt;&lt;/urls&gt;&lt;/record&gt;&lt;/Cite&gt;&lt;/EndNote&gt;</w:instrTex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2)</w:t>
            </w:r>
            <w:r w:rsidR="00E04DC1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</w:p>
          <w:p w:rsidR="003638F6" w:rsidRPr="006F4F85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i/>
                <w:sz w:val="20"/>
                <w:szCs w:val="20"/>
                <w:lang w:val="en-US"/>
              </w:rPr>
              <w:t>Facilitator:</w:t>
            </w:r>
          </w:p>
          <w:p w:rsidR="003638F6" w:rsidRPr="006F4F85" w:rsidRDefault="003638F6" w:rsidP="00E04DC1">
            <w:pPr>
              <w:pStyle w:val="ListParagraph"/>
              <w:numPr>
                <w:ilvl w:val="0"/>
                <w:numId w:val="6"/>
              </w:numPr>
              <w:spacing w:before="120"/>
              <w:ind w:left="318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sz w:val="20"/>
                <w:szCs w:val="20"/>
                <w:lang w:val="en-US"/>
              </w:rPr>
              <w:t xml:space="preserve">Information session 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(pilot) and DVD (community) </w:t>
            </w:r>
            <w:r w:rsidRPr="006F4F85">
              <w:rPr>
                <w:rFonts w:cs="Times New Roman"/>
                <w:sz w:val="20"/>
                <w:szCs w:val="20"/>
                <w:lang w:val="en-US"/>
              </w:rPr>
              <w:t>delivered by male chief investigator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with expertise in men’s health and </w:t>
            </w:r>
            <w:r w:rsidR="00C664DC">
              <w:rPr>
                <w:rFonts w:cs="Times New Roman"/>
                <w:sz w:val="20"/>
                <w:szCs w:val="20"/>
                <w:lang w:val="en-US"/>
              </w:rPr>
              <w:t>teaching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qualifications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wPC9ZZWFyPjxS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</w:fldData>
              </w:fldChar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wPC9ZZWFyPjxS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</w:fldData>
              </w:fldChar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641668">
              <w:rPr>
                <w:rFonts w:cs="Times New Roman"/>
                <w:sz w:val="20"/>
                <w:szCs w:val="20"/>
                <w:lang w:val="en-US"/>
              </w:rPr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="00DA36C9">
              <w:rPr>
                <w:rFonts w:cs="Times New Roman"/>
                <w:sz w:val="20"/>
                <w:szCs w:val="20"/>
                <w:lang w:val="en-US"/>
              </w:rPr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20)</w:t>
            </w:r>
            <w:r w:rsidR="00DA36C9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Pr="006F4F85" w:rsidRDefault="003638F6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6F4F85">
              <w:rPr>
                <w:rFonts w:cs="Times New Roman"/>
                <w:i/>
                <w:sz w:val="20"/>
                <w:szCs w:val="20"/>
                <w:lang w:val="en-US"/>
              </w:rPr>
              <w:t>Pedagogy</w:t>
            </w:r>
            <w:r w:rsidRPr="006F4F85">
              <w:rPr>
                <w:rFonts w:cs="Times New Roman"/>
                <w:sz w:val="20"/>
                <w:szCs w:val="20"/>
                <w:lang w:val="en-US"/>
              </w:rPr>
              <w:t>:</w:t>
            </w:r>
          </w:p>
          <w:p w:rsidR="003638F6" w:rsidRPr="0098113E" w:rsidRDefault="003638F6" w:rsidP="00641668">
            <w:pPr>
              <w:pStyle w:val="ListParagraph"/>
              <w:numPr>
                <w:ilvl w:val="0"/>
                <w:numId w:val="17"/>
              </w:numPr>
              <w:spacing w:before="120"/>
              <w:ind w:left="317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DVD presenter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lived a ‘day in the life’ with a middle aged, overweight man (relatable model) and </w:t>
            </w:r>
            <w:r w:rsidRPr="00DA36C9">
              <w:rPr>
                <w:rFonts w:cs="Times New Roman"/>
                <w:sz w:val="20"/>
                <w:szCs w:val="20"/>
                <w:lang w:val="en-US"/>
              </w:rPr>
              <w:t>provided him with strategies to avoid common weight loss pitfalls (i.e., narrative technique)</w:t>
            </w:r>
            <w:r w:rsidR="00DA36C9" w:rsidRPr="00DA36C9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DA36C9" w:rsidRPr="00DA36C9">
              <w:rPr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sz w:val="20"/>
                <w:szCs w:val="20"/>
                <w:lang w:val="en-US"/>
              </w:rPr>
              <w:instrText xml:space="preserve"> ADDIN EN.CITE &lt;EndNote&gt;&lt;Cite&gt;&lt;Author&gt;Gore&lt;/Author&gt;&lt;Year&gt;2004&lt;/Year&gt;&lt;RecNum&gt;2084&lt;/RecNum&gt;&lt;DisplayText&gt;(8)&lt;/DisplayText&gt;&lt;record&gt;&lt;rec-number&gt;2084&lt;/rec-number&gt;&lt;foreign-keys&gt;&lt;key app="EN" db-id="2p2dvzztvrarsserax75eap4t2peadwsrxas" timestamp="1436749207"&gt;2084&lt;/key&gt;&lt;/foreign-keys&gt;&lt;ref-type name="Journal Article"&gt;17&lt;/ref-type&gt;&lt;contributors&gt;&lt;authors&gt;&lt;author&gt;Gore, J. M.&lt;/author&gt;&lt;author&gt;Griffiths, T.&lt;/author&gt;&lt;author&gt;Ladwig, J. G.&lt;/author&gt;&lt;/authors&gt;&lt;/contributors&gt;&lt;auth-address&gt;Gore, JM&amp;#xD;Univ Newcastle, Fac Educ, Univ Dr, Callaghan, NSW 2308, Australia&amp;#xD;Univ Newcastle, Fac Educ, Univ Dr, Callaghan, NSW 2308, Australia&amp;#xD;Univ Newcastle, Fac Educ, Callaghan, NSW 2308, Australia&lt;/auth-address&gt;&lt;titles&gt;&lt;title&gt;Towards better teaching: productive pedagogy as a framework for teacher education&lt;/title&gt;&lt;secondary-title&gt;Teaching and Teacher Education&lt;/secondary-title&gt;&lt;alt-title&gt;Teach Teach Educ&lt;/alt-title&gt;&lt;/titles&gt;&lt;periodical&gt;&lt;full-title&gt;Teaching and Teacher Education&lt;/full-title&gt;&lt;abbr-1&gt;Teach Teach Educ&lt;/abbr-1&gt;&lt;/periodical&gt;&lt;alt-periodical&gt;&lt;full-title&gt;Teaching and Teacher Education&lt;/full-title&gt;&lt;abbr-1&gt;Teach Teach Educ&lt;/abbr-1&gt;&lt;/alt-periodical&gt;&lt;pages&gt;375-387&lt;/pages&gt;&lt;volume&gt;20&lt;/volume&gt;&lt;number&gt;4&lt;/number&gt;&lt;keywords&gt;&lt;keyword&gt;teacher education&lt;/keyword&gt;&lt;keyword&gt;pedagogy&lt;/keyword&gt;&lt;/keywords&gt;&lt;dates&gt;&lt;year&gt;2004&lt;/year&gt;&lt;pub-dates&gt;&lt;date&gt;May&lt;/date&gt;&lt;/pub-dates&gt;&lt;/dates&gt;&lt;isbn&gt;0742-051x&lt;/isbn&gt;&lt;accession-num&gt;WOS:000221623500006&lt;/accession-num&gt;&lt;urls&gt;&lt;related-urls&gt;&lt;url&gt;&amp;lt;Go to ISI&amp;gt;://WOS:000221623500006&lt;/url&gt;&lt;/related-urls&gt;&lt;/urls&gt;&lt;electronic-resource-num&gt;DOI 10.1016/j.tate.2004.02.010&lt;/electronic-resource-num&gt;&lt;language&gt;English&lt;/language&gt;&lt;/record&gt;&lt;/Cite&gt;&lt;/EndNote&gt;</w:instrText>
            </w:r>
            <w:r w:rsidR="00DA36C9" w:rsidRPr="00DA36C9">
              <w:rPr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noProof/>
                <w:sz w:val="20"/>
                <w:szCs w:val="20"/>
                <w:lang w:val="en-US"/>
              </w:rPr>
              <w:t>(8)</w:t>
            </w:r>
            <w:r w:rsidR="00DA36C9" w:rsidRPr="00DA36C9">
              <w:rPr>
                <w:sz w:val="20"/>
                <w:szCs w:val="20"/>
                <w:lang w:val="en-US"/>
              </w:rPr>
              <w:fldChar w:fldCharType="end"/>
            </w:r>
            <w:r w:rsidRPr="00DA36C9"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</w:tc>
      </w:tr>
      <w:tr w:rsidR="003638F6" w:rsidRPr="0098113E" w:rsidTr="006B231A">
        <w:tc>
          <w:tcPr>
            <w:tcW w:w="6237" w:type="dxa"/>
            <w:gridSpan w:val="2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t xml:space="preserve">HDHK 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0PC9ZZWFyPjxS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Nb3JnYW48L0F1dGhvcj48WWVhcj4yMDE0PC9ZZWFyPjxS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b/>
                <w:noProof/>
                <w:sz w:val="20"/>
                <w:szCs w:val="20"/>
                <w:lang w:val="en-US"/>
              </w:rPr>
              <w:t>(19, 21)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 xml:space="preserve">Pilot RCT </w:t>
            </w:r>
            <w:r>
              <w:rPr>
                <w:rFonts w:cs="Times New Roman"/>
                <w:i/>
                <w:sz w:val="20"/>
                <w:szCs w:val="20"/>
                <w:lang w:val="en-US"/>
              </w:rPr>
              <w:t>(</w:t>
            </w:r>
            <w:r w:rsidRPr="006B455A">
              <w:rPr>
                <w:rFonts w:cs="Times New Roman"/>
                <w:i/>
                <w:sz w:val="20"/>
                <w:szCs w:val="20"/>
                <w:lang w:val="en-US"/>
              </w:rPr>
              <w:t>N = 53 overweight/obese fathers and their children</w:t>
            </w:r>
            <w:r>
              <w:rPr>
                <w:rFonts w:cs="Times New Roman"/>
                <w:i/>
                <w:sz w:val="20"/>
                <w:szCs w:val="20"/>
                <w:lang w:val="en-US"/>
              </w:rPr>
              <w:t>)</w:t>
            </w:r>
          </w:p>
          <w:p w:rsidR="00402783" w:rsidRPr="00C664DC" w:rsidRDefault="00402783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4"/>
              </w:numPr>
              <w:spacing w:before="120"/>
              <w:ind w:left="459" w:hanging="283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Intervention: Fathers attended eight 90-minute face-to-face group sessions (three with their children) and received program resources (e.g., booklets, pedometers).</w:t>
            </w:r>
          </w:p>
          <w:p w:rsidR="00402783" w:rsidRPr="00C664DC" w:rsidRDefault="003638F6" w:rsidP="00C664DC">
            <w:pPr>
              <w:pStyle w:val="ListParagraph"/>
              <w:numPr>
                <w:ilvl w:val="0"/>
                <w:numId w:val="4"/>
              </w:numPr>
              <w:spacing w:before="120"/>
              <w:ind w:left="459" w:hanging="283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Wait-list control group</w:t>
            </w:r>
          </w:p>
          <w:p w:rsidR="003638F6" w:rsidRDefault="003638F6" w:rsidP="00891D74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6B455A">
              <w:rPr>
                <w:rFonts w:cs="Times New Roman"/>
                <w:i/>
                <w:sz w:val="20"/>
                <w:szCs w:val="20"/>
                <w:lang w:val="en-US"/>
              </w:rPr>
              <w:t>Community RCT (N = 93 overweight/obese fathers and their children)</w:t>
            </w:r>
          </w:p>
          <w:p w:rsidR="00402783" w:rsidRPr="00C664DC" w:rsidRDefault="00402783" w:rsidP="00402783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before="120"/>
              <w:ind w:left="459" w:hanging="283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lastRenderedPageBreak/>
              <w:t>Intervention: As above, but fathers attended seven sessions (three with their children).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before="120"/>
              <w:ind w:left="459" w:hanging="283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Wait-list control group</w:t>
            </w:r>
          </w:p>
        </w:tc>
        <w:tc>
          <w:tcPr>
            <w:tcW w:w="836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lastRenderedPageBreak/>
              <w:t xml:space="preserve">Recruitment: </w:t>
            </w:r>
          </w:p>
          <w:p w:rsidR="003638F6" w:rsidRPr="005463D0" w:rsidRDefault="003638F6" w:rsidP="000D6524">
            <w:pPr>
              <w:pStyle w:val="ListParagraph"/>
              <w:numPr>
                <w:ilvl w:val="0"/>
                <w:numId w:val="17"/>
              </w:numPr>
              <w:spacing w:before="120"/>
              <w:ind w:left="317" w:hanging="283"/>
              <w:contextualSpacing w:val="0"/>
              <w:rPr>
                <w:rFonts w:cs="Times New Roman"/>
                <w:sz w:val="16"/>
                <w:szCs w:val="20"/>
                <w:lang w:val="en-US"/>
              </w:rPr>
            </w:pPr>
            <w:r w:rsidRPr="005463D0">
              <w:rPr>
                <w:rFonts w:cs="Times New Roman"/>
                <w:sz w:val="20"/>
                <w:lang w:val="en-US"/>
              </w:rPr>
              <w:t>‘Father-only’ focus</w:t>
            </w:r>
            <w:r w:rsidR="0035241C">
              <w:rPr>
                <w:rFonts w:cs="Times New Roman"/>
                <w:sz w:val="20"/>
                <w:lang w:val="en-US"/>
              </w:rPr>
              <w:t xml:space="preserve"> </w: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Egger&lt;/Author&gt;&lt;Year&gt;2000&lt;/Year&gt;&lt;RecNum&gt;370&lt;/RecNum&gt;&lt;DisplayText&gt;(6, 24)&lt;/DisplayText&gt;&lt;record&gt;&lt;rec-number&gt;370&lt;/rec-number&gt;&lt;foreign-keys&gt;&lt;key app="EN" db-id="2p2dvzztvrarsserax75eap4t2peadwsrxas" timestamp="0"&gt;370&lt;/key&gt;&lt;/foreign-keys&gt;&lt;ref-type name="Journal Article"&gt;17&lt;/ref-type&gt;&lt;contributors&gt;&lt;authors&gt;&lt;author&gt;Egger, G.&lt;/author&gt;&lt;/authors&gt;&lt;/contributors&gt;&lt;titles&gt;&lt;title&gt;Intervening in men&amp;apos;s nutrition: lessons from the GutBuster men&amp;apos;s &amp;apos;waist loss&amp;apos; program&lt;/title&gt;&lt;secondary-title&gt;Australian Journal of Nutrition and Dietetics&lt;/secondary-title&gt;&lt;/titles&gt;&lt;periodical&gt;&lt;full-title&gt;Australian Journal of Nutrition and Dietetics&lt;/full-title&gt;&lt;abbr-1&gt;Aust. J. Nutr. Diet.&lt;/abbr-1&gt;&lt;abbr-2&gt;Aust J Nutr Diet&lt;/abbr-2&gt;&lt;/periodical&gt;&lt;pages&gt;46-49&lt;/pages&gt;&lt;volume&gt;57&lt;/volume&gt;&lt;number&gt;1&lt;/number&gt;&lt;dates&gt;&lt;year&gt;2000&lt;/year&gt;&lt;/dates&gt;&lt;urls&gt;&lt;/urls&gt;&lt;/record&gt;&lt;/Cite&gt;&lt;Cite&gt;&lt;Author&gt;Morgan&lt;/Author&gt;&lt;Year&gt;2011&lt;/Year&gt;&lt;RecNum&gt;694&lt;/RecNum&gt;&lt;record&gt;&lt;rec-number&gt;694&lt;/rec-number&gt;&lt;foreign-keys&gt;&lt;key app="EN" db-id="2p2dvzztvrarsserax75eap4t2peadwsrxas" timestamp="0"&gt;694&lt;/key&gt;&lt;/foreign-keys&gt;&lt;ref-type name="Journal Article"&gt;17&lt;/ref-type&gt;&lt;contributors&gt;&lt;authors&gt;&lt;author&gt;Morgan, P. J.&lt;/author&gt;&lt;author&gt;Warren, J M&lt;/author&gt;&lt;author&gt;Lubans, D R &lt;/author&gt;&lt;author&gt;Collins, C E&lt;/author&gt;&lt;author&gt;Callister, R &lt;/author&gt;&lt;/authors&gt;&lt;/contributors&gt;&lt;titles&gt;&lt;title&gt;Engaging men in weight loss: Experiences of men who participated in the male only SHED-IT pilot study&lt;/title&gt;&lt;secondary-title&gt;Obesity Research and Clinical Practice&lt;/secondary-title&gt;&lt;/titles&gt;&lt;periodical&gt;&lt;full-title&gt;Obesity Research and Clinical Practice&lt;/full-title&gt;&lt;abbr-1&gt;Obes. Res. Clin. Pract.&lt;/abbr-1&gt;&lt;abbr-2&gt;Obes Res Clin Pract&lt;/abbr-2&gt;&lt;/periodical&gt;&lt;pages&gt;e239-e248&lt;/pages&gt;&lt;volume&gt;5&lt;/volume&gt;&lt;number&gt;3&lt;/number&gt;&lt;dates&gt;&lt;year&gt;2011&lt;/year&gt;&lt;/dates&gt;&lt;urls&gt;&lt;/urls&gt;&lt;/record&gt;&lt;/Cite&gt;&lt;/EndNote&gt;</w:instrTex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6, 24)</w:t>
            </w:r>
            <w:r w:rsidR="0035241C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="005463D0" w:rsidRPr="005463D0">
              <w:rPr>
                <w:rFonts w:cs="Times New Roman"/>
                <w:sz w:val="20"/>
                <w:lang w:val="en-US"/>
              </w:rPr>
              <w:t xml:space="preserve"> and</w:t>
            </w:r>
            <w:r w:rsidR="005463D0">
              <w:rPr>
                <w:rFonts w:cs="Times New Roman"/>
                <w:sz w:val="20"/>
                <w:lang w:val="en-US"/>
              </w:rPr>
              <w:t xml:space="preserve"> t</w:t>
            </w:r>
            <w:r w:rsidRPr="005463D0">
              <w:rPr>
                <w:rFonts w:cs="Times New Roman"/>
                <w:sz w:val="20"/>
                <w:lang w:val="en-US"/>
              </w:rPr>
              <w:t>argeted paternal motivators (e.g. spend quality time with children</w:t>
            </w:r>
            <w:r w:rsidR="00C664DC">
              <w:rPr>
                <w:rFonts w:cs="Times New Roman"/>
                <w:sz w:val="20"/>
                <w:lang w:val="en-US"/>
              </w:rPr>
              <w:t>,</w:t>
            </w:r>
            <w:r w:rsidR="007759C5">
              <w:rPr>
                <w:rFonts w:cs="Times New Roman"/>
                <w:sz w:val="20"/>
                <w:lang w:val="en-US"/>
              </w:rPr>
              <w:t xml:space="preserve"> improve their self-esteem, engage in fun,</w:t>
            </w:r>
            <w:r w:rsidR="00C664DC">
              <w:rPr>
                <w:rFonts w:cs="Times New Roman"/>
                <w:sz w:val="20"/>
                <w:lang w:val="en-US"/>
              </w:rPr>
              <w:t xml:space="preserve"> rough-and-tumble play</w:t>
            </w:r>
            <w:r w:rsidR="007759C5">
              <w:rPr>
                <w:rFonts w:cs="Times New Roman"/>
                <w:sz w:val="20"/>
                <w:lang w:val="en-US"/>
              </w:rPr>
              <w:t xml:space="preserve"> activities</w:t>
            </w:r>
            <w:r w:rsidRPr="005463D0">
              <w:rPr>
                <w:rFonts w:cs="Times New Roman"/>
                <w:sz w:val="20"/>
                <w:lang w:val="en-US"/>
              </w:rPr>
              <w:t>)</w:t>
            </w:r>
            <w:r w:rsidR="006B6E5E">
              <w:rPr>
                <w:rFonts w:cs="Times New Roman"/>
                <w:sz w:val="20"/>
                <w:lang w:val="en-US"/>
              </w:rPr>
              <w:t xml:space="preserve"> </w:t>
            </w:r>
            <w:r w:rsidR="0035241C">
              <w:rPr>
                <w:rFonts w:cs="Times New Roman"/>
                <w:sz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lang w:val="en-US"/>
              </w:rPr>
              <w:instrText xml:space="preserve"> ADDIN EN.CITE &lt;EndNote&gt;&lt;Cite&gt;&lt;Author&gt;Fletcher&lt;/Author&gt;&lt;Year&gt;2013&lt;/Year&gt;&lt;RecNum&gt;2101&lt;/RecNum&gt;&lt;DisplayText&gt;(7)&lt;/DisplayText&gt;&lt;record&gt;&lt;rec-number&gt;2101&lt;/rec-number&gt;&lt;foreign-keys&gt;&lt;key app="EN" db-id="2p2dvzztvrarsserax75eap4t2peadwsrxas" timestamp="1437113930"&gt;2101&lt;/key&gt;&lt;/foreign-keys&gt;&lt;ref-type name="Journal Article"&gt;17&lt;/ref-type&gt;&lt;contributors&gt;&lt;authors&gt;&lt;author&gt;Fletcher, R.&lt;/author&gt;&lt;author&gt;St George, J.&lt;/author&gt;&lt;author&gt;Freeman, E.&lt;/author&gt;&lt;/authors&gt;&lt;/contributors&gt;&lt;titles&gt;&lt;title&gt;Rough and tumble play quality: theoretical foundations for a new measure of father-child interaction&lt;/title&gt;&lt;secondary-title&gt;Early Child Development and Care&lt;/secondary-title&gt;&lt;/titles&gt;&lt;periodical&gt;&lt;full-title&gt;Early Child Development and Care&lt;/full-title&gt;&lt;abbr-1&gt;Early Child. Develop. Care&lt;/abbr-1&gt;&lt;abbr-2&gt;Early Child Develop Care&lt;/abbr-2&gt;&lt;/periodical&gt;&lt;pages&gt;746-759&lt;/pages&gt;&lt;volume&gt;183&lt;/volume&gt;&lt;number&gt;6&lt;/number&gt;&lt;dates&gt;&lt;year&gt;2013&lt;/year&gt;&lt;/dates&gt;&lt;urls&gt;&lt;/urls&gt;&lt;/record&gt;&lt;/Cite&gt;&lt;/EndNote&gt;</w:instrText>
            </w:r>
            <w:r w:rsidR="0035241C">
              <w:rPr>
                <w:rFonts w:cs="Times New Roman"/>
                <w:sz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lang w:val="en-US"/>
              </w:rPr>
              <w:t>(7)</w:t>
            </w:r>
            <w:r w:rsidR="0035241C">
              <w:rPr>
                <w:rFonts w:cs="Times New Roman"/>
                <w:sz w:val="20"/>
                <w:lang w:val="en-US"/>
              </w:rPr>
              <w:fldChar w:fldCharType="end"/>
            </w:r>
            <w:r w:rsidR="0035241C">
              <w:rPr>
                <w:rFonts w:cs="Times New Roman"/>
                <w:sz w:val="20"/>
                <w:lang w:val="en-US"/>
              </w:rPr>
              <w:t>.</w:t>
            </w:r>
          </w:p>
          <w:p w:rsidR="003638F6" w:rsidRPr="0098113E" w:rsidRDefault="003638F6" w:rsidP="000D6524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>Content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:</w:t>
            </w:r>
          </w:p>
          <w:p w:rsidR="003638F6" w:rsidRDefault="00C9393C" w:rsidP="000D6524">
            <w:pPr>
              <w:pStyle w:val="ListParagraph"/>
              <w:numPr>
                <w:ilvl w:val="0"/>
                <w:numId w:val="17"/>
              </w:numPr>
              <w:spacing w:before="12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Use of </w:t>
            </w:r>
            <w:r w:rsidR="003638F6">
              <w:rPr>
                <w:rFonts w:cs="Times New Roman"/>
                <w:sz w:val="20"/>
                <w:szCs w:val="20"/>
                <w:lang w:val="en-US"/>
              </w:rPr>
              <w:t>‘</w:t>
            </w:r>
            <w:r>
              <w:rPr>
                <w:rFonts w:cs="Times New Roman"/>
                <w:sz w:val="20"/>
                <w:szCs w:val="20"/>
                <w:lang w:val="en-US"/>
              </w:rPr>
              <w:t>r</w:t>
            </w:r>
            <w:r w:rsidR="003638F6">
              <w:rPr>
                <w:rFonts w:cs="Times New Roman"/>
                <w:sz w:val="20"/>
                <w:szCs w:val="20"/>
                <w:lang w:val="en-US"/>
              </w:rPr>
              <w:t>eciprocal reinforcement’ (i.e., fathers and children independently encouraged to</w:t>
            </w:r>
            <w:r w:rsidR="00C664DC">
              <w:rPr>
                <w:rFonts w:cs="Times New Roman"/>
                <w:sz w:val="20"/>
                <w:szCs w:val="20"/>
                <w:lang w:val="en-US"/>
              </w:rPr>
              <w:t xml:space="preserve"> motivate and</w:t>
            </w:r>
            <w:r w:rsidR="003638F6">
              <w:rPr>
                <w:rFonts w:cs="Times New Roman"/>
                <w:sz w:val="20"/>
                <w:szCs w:val="20"/>
                <w:lang w:val="en-US"/>
              </w:rPr>
              <w:t xml:space="preserve"> model health behaviors for the benefit of the other).</w:t>
            </w:r>
          </w:p>
          <w:p w:rsidR="003638F6" w:rsidRDefault="003638F6" w:rsidP="006B6E5E">
            <w:pPr>
              <w:pStyle w:val="ListParagraph"/>
              <w:numPr>
                <w:ilvl w:val="0"/>
                <w:numId w:val="17"/>
              </w:numPr>
              <w:spacing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Messages targeted valued paternal outcomes (e.g., child social-emotional benefits</w:t>
            </w:r>
            <w:r w:rsidR="00C664DC">
              <w:rPr>
                <w:rFonts w:cs="Times New Roman"/>
                <w:sz w:val="20"/>
                <w:szCs w:val="20"/>
                <w:lang w:val="en-US"/>
              </w:rPr>
              <w:t>, bonding time</w:t>
            </w:r>
            <w:r>
              <w:rPr>
                <w:rFonts w:cs="Times New Roman"/>
                <w:sz w:val="20"/>
                <w:szCs w:val="20"/>
                <w:lang w:val="en-US"/>
              </w:rPr>
              <w:t>).</w:t>
            </w:r>
          </w:p>
          <w:p w:rsidR="00402783" w:rsidRPr="00C664DC" w:rsidRDefault="006B6E5E" w:rsidP="00C664DC">
            <w:pPr>
              <w:pStyle w:val="ListParagraph"/>
              <w:numPr>
                <w:ilvl w:val="0"/>
                <w:numId w:val="17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Fathers and children taught enjoyable and physically active games that aligned with the typical masculine interaction style of fathers </w:t>
            </w:r>
            <w:r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Fletcher&lt;/Author&gt;&lt;Year&gt;2013&lt;/Year&gt;&lt;RecNum&gt;2101&lt;/RecNum&gt;&lt;DisplayText&gt;(7)&lt;/DisplayText&gt;&lt;record&gt;&lt;rec-number&gt;2101&lt;/rec-number&gt;&lt;foreign-keys&gt;&lt;key app="EN" db-id="2p2dvzztvrarsserax75eap4t2peadwsrxas" timestamp="1437113930"&gt;2101&lt;/key&gt;&lt;/foreign-keys&gt;&lt;ref-type name="Journal Article"&gt;17&lt;/ref-type&gt;&lt;contributors&gt;&lt;authors&gt;&lt;author&gt;Fletcher, R.&lt;/author&gt;&lt;author&gt;St George, J.&lt;/author&gt;&lt;author&gt;Freeman, E.&lt;/author&gt;&lt;/authors&gt;&lt;/contributors&gt;&lt;titles&gt;&lt;title&gt;Rough and tumble play quality: theoretical foundations for a new measure of father-child interaction&lt;/title&gt;&lt;secondary-title&gt;Early Child Development and Care&lt;/secondary-title&gt;&lt;/titles&gt;&lt;periodical&gt;&lt;full-title&gt;Early Child Development and Care&lt;/full-title&gt;&lt;abbr-1&gt;Early Child. Develop. Care&lt;/abbr-1&gt;&lt;abbr-2&gt;Early Child Develop Care&lt;/abbr-2&gt;&lt;/periodical&gt;&lt;pages&gt;746-759&lt;/pages&gt;&lt;volume&gt;183&lt;/volume&gt;&lt;number&gt;6&lt;/number&gt;&lt;dates&gt;&lt;year&gt;2013&lt;/year&gt;&lt;/dates&gt;&lt;urls&gt;&lt;/urls&gt;&lt;/record&gt;&lt;/Cite&gt;&lt;/EndNote&gt;</w:instrText>
            </w:r>
            <w:r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7)</w:t>
            </w:r>
            <w:r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Pr="0098113E" w:rsidRDefault="003638F6" w:rsidP="00402783">
            <w:pPr>
              <w:spacing w:before="24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lastRenderedPageBreak/>
              <w:t>Format:</w:t>
            </w:r>
          </w:p>
          <w:p w:rsidR="003638F6" w:rsidRDefault="006B6E5E" w:rsidP="000D6524">
            <w:pPr>
              <w:pStyle w:val="ListParagraph"/>
              <w:numPr>
                <w:ilvl w:val="0"/>
                <w:numId w:val="17"/>
              </w:numPr>
              <w:spacing w:before="12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Most g</w:t>
            </w:r>
            <w:r w:rsidR="003638F6">
              <w:rPr>
                <w:rFonts w:cs="Times New Roman"/>
                <w:sz w:val="20"/>
                <w:szCs w:val="20"/>
                <w:lang w:val="en-US"/>
              </w:rPr>
              <w:t>roup sessions were for fathers (and their children) only.</w:t>
            </w:r>
          </w:p>
          <w:p w:rsidR="003638F6" w:rsidRPr="007732A0" w:rsidRDefault="003638F6" w:rsidP="00DA36C9">
            <w:pPr>
              <w:pStyle w:val="ListParagraph"/>
              <w:numPr>
                <w:ilvl w:val="0"/>
                <w:numId w:val="17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 xml:space="preserve">Number of father-child interactive nights increased in response to </w:t>
            </w:r>
            <w:r w:rsidR="006B6E5E">
              <w:rPr>
                <w:rFonts w:cs="Times New Roman"/>
                <w:sz w:val="20"/>
                <w:szCs w:val="20"/>
                <w:lang w:val="en-US"/>
              </w:rPr>
              <w:t>participant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feedback.</w:t>
            </w:r>
          </w:p>
          <w:p w:rsidR="003638F6" w:rsidRPr="0098113E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>Facilitator:</w:t>
            </w:r>
          </w:p>
          <w:p w:rsidR="003638F6" w:rsidRPr="006F4F85" w:rsidRDefault="003638F6" w:rsidP="00E04DC1">
            <w:pPr>
              <w:pStyle w:val="ListParagraph"/>
              <w:numPr>
                <w:ilvl w:val="0"/>
                <w:numId w:val="6"/>
              </w:numPr>
              <w:spacing w:before="120"/>
              <w:ind w:left="318" w:hanging="284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M</w:t>
            </w:r>
            <w:r w:rsidRPr="006F4F85">
              <w:rPr>
                <w:rFonts w:cs="Times New Roman"/>
                <w:sz w:val="20"/>
                <w:szCs w:val="20"/>
                <w:lang w:val="en-US"/>
              </w:rPr>
              <w:t>ale</w:t>
            </w:r>
            <w:r>
              <w:rPr>
                <w:rFonts w:cs="Times New Roman"/>
                <w:sz w:val="20"/>
                <w:szCs w:val="20"/>
                <w:lang w:val="en-US"/>
              </w:rPr>
              <w:t>s with expertise in men’s health (pilot</w:t>
            </w:r>
            <w:r w:rsidR="006B6E5E">
              <w:rPr>
                <w:rFonts w:cs="Times New Roman"/>
                <w:sz w:val="20"/>
                <w:szCs w:val="20"/>
                <w:lang w:val="en-US"/>
              </w:rPr>
              <w:t xml:space="preserve"> RCT</w:t>
            </w:r>
            <w:r>
              <w:rPr>
                <w:rFonts w:cs="Times New Roman"/>
                <w:sz w:val="20"/>
                <w:szCs w:val="20"/>
                <w:lang w:val="en-US"/>
              </w:rPr>
              <w:t>) and male PE teachers (community</w:t>
            </w:r>
            <w:r w:rsidR="006B6E5E">
              <w:rPr>
                <w:rFonts w:cs="Times New Roman"/>
                <w:sz w:val="20"/>
                <w:szCs w:val="20"/>
                <w:lang w:val="en-US"/>
              </w:rPr>
              <w:t xml:space="preserve"> RCT</w:t>
            </w:r>
            <w:r>
              <w:rPr>
                <w:rFonts w:cs="Times New Roman"/>
                <w:sz w:val="20"/>
                <w:szCs w:val="20"/>
                <w:lang w:val="en-US"/>
              </w:rPr>
              <w:t>).</w:t>
            </w:r>
          </w:p>
          <w:p w:rsidR="003638F6" w:rsidRPr="0098113E" w:rsidRDefault="003638F6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>Pedagogy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:</w:t>
            </w:r>
          </w:p>
          <w:p w:rsidR="003638F6" w:rsidRDefault="003638F6" w:rsidP="000D6524">
            <w:pPr>
              <w:pStyle w:val="ListParagraph"/>
              <w:numPr>
                <w:ilvl w:val="0"/>
                <w:numId w:val="17"/>
              </w:numPr>
              <w:spacing w:before="12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‘Built-in’ opportunities for facilitator to share their own stories (narrative), to engage participants in interactive discussion and activities (substantive communication)</w:t>
            </w:r>
            <w:r w:rsidR="006B6E5E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6B6E5E" w:rsidRPr="00DA36C9">
              <w:rPr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sz w:val="20"/>
                <w:szCs w:val="20"/>
                <w:lang w:val="en-US"/>
              </w:rPr>
              <w:instrText xml:space="preserve"> ADDIN EN.CITE &lt;EndNote&gt;&lt;Cite&gt;&lt;Author&gt;Gore&lt;/Author&gt;&lt;Year&gt;2004&lt;/Year&gt;&lt;RecNum&gt;2084&lt;/RecNum&gt;&lt;DisplayText&gt;(8)&lt;/DisplayText&gt;&lt;record&gt;&lt;rec-number&gt;2084&lt;/rec-number&gt;&lt;foreign-keys&gt;&lt;key app="EN" db-id="2p2dvzztvrarsserax75eap4t2peadwsrxas" timestamp="1436749207"&gt;2084&lt;/key&gt;&lt;/foreign-keys&gt;&lt;ref-type name="Journal Article"&gt;17&lt;/ref-type&gt;&lt;contributors&gt;&lt;authors&gt;&lt;author&gt;Gore, J. M.&lt;/author&gt;&lt;author&gt;Griffiths, T.&lt;/author&gt;&lt;author&gt;Ladwig, J. G.&lt;/author&gt;&lt;/authors&gt;&lt;/contributors&gt;&lt;auth-address&gt;Gore, JM&amp;#xD;Univ Newcastle, Fac Educ, Univ Dr, Callaghan, NSW 2308, Australia&amp;#xD;Univ Newcastle, Fac Educ, Univ Dr, Callaghan, NSW 2308, Australia&amp;#xD;Univ Newcastle, Fac Educ, Callaghan, NSW 2308, Australia&lt;/auth-address&gt;&lt;titles&gt;&lt;title&gt;Towards better teaching: productive pedagogy as a framework for teacher education&lt;/title&gt;&lt;secondary-title&gt;Teaching and Teacher Education&lt;/secondary-title&gt;&lt;alt-title&gt;Teach Teach Educ&lt;/alt-title&gt;&lt;/titles&gt;&lt;periodical&gt;&lt;full-title&gt;Teaching and Teacher Education&lt;/full-title&gt;&lt;abbr-1&gt;Teach Teach Educ&lt;/abbr-1&gt;&lt;/periodical&gt;&lt;alt-periodical&gt;&lt;full-title&gt;Teaching and Teacher Education&lt;/full-title&gt;&lt;abbr-1&gt;Teach Teach Educ&lt;/abbr-1&gt;&lt;/alt-periodical&gt;&lt;pages&gt;375-387&lt;/pages&gt;&lt;volume&gt;20&lt;/volume&gt;&lt;number&gt;4&lt;/number&gt;&lt;keywords&gt;&lt;keyword&gt;teacher education&lt;/keyword&gt;&lt;keyword&gt;pedagogy&lt;/keyword&gt;&lt;/keywords&gt;&lt;dates&gt;&lt;year&gt;2004&lt;/year&gt;&lt;pub-dates&gt;&lt;date&gt;May&lt;/date&gt;&lt;/pub-dates&gt;&lt;/dates&gt;&lt;isbn&gt;0742-051x&lt;/isbn&gt;&lt;accession-num&gt;WOS:000221623500006&lt;/accession-num&gt;&lt;urls&gt;&lt;related-urls&gt;&lt;url&gt;&amp;lt;Go to ISI&amp;gt;://WOS:000221623500006&lt;/url&gt;&lt;/related-urls&gt;&lt;/urls&gt;&lt;electronic-resource-num&gt;DOI 10.1016/j.tate.2004.02.010&lt;/electronic-resource-num&gt;&lt;language&gt;English&lt;/language&gt;&lt;/record&gt;&lt;/Cite&gt;&lt;/EndNote&gt;</w:instrText>
            </w:r>
            <w:r w:rsidR="006B6E5E" w:rsidRPr="00DA36C9">
              <w:rPr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noProof/>
                <w:sz w:val="20"/>
                <w:szCs w:val="20"/>
                <w:lang w:val="en-US"/>
              </w:rPr>
              <w:t>(8)</w:t>
            </w:r>
            <w:r w:rsidR="006B6E5E" w:rsidRPr="00DA36C9"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5463D0" w:rsidRDefault="005463D0" w:rsidP="000D6524">
            <w:pPr>
              <w:pStyle w:val="ListParagraph"/>
              <w:numPr>
                <w:ilvl w:val="0"/>
                <w:numId w:val="17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Facilitators role play common child responses to parenting efforts to engage fathers in real life examples, some of which may connect deeply with their own life experiences</w:t>
            </w:r>
            <w:r w:rsidR="006B6E5E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6B6E5E" w:rsidRPr="00DA36C9">
              <w:rPr>
                <w:sz w:val="20"/>
                <w:szCs w:val="20"/>
                <w:lang w:val="en-US"/>
              </w:rPr>
              <w:fldChar w:fldCharType="begin"/>
            </w:r>
            <w:r w:rsidR="00641668">
              <w:rPr>
                <w:sz w:val="20"/>
                <w:szCs w:val="20"/>
                <w:lang w:val="en-US"/>
              </w:rPr>
              <w:instrText xml:space="preserve"> ADDIN EN.CITE &lt;EndNote&gt;&lt;Cite&gt;&lt;Author&gt;Gore&lt;/Author&gt;&lt;Year&gt;2004&lt;/Year&gt;&lt;RecNum&gt;2084&lt;/RecNum&gt;&lt;DisplayText&gt;(8)&lt;/DisplayText&gt;&lt;record&gt;&lt;rec-number&gt;2084&lt;/rec-number&gt;&lt;foreign-keys&gt;&lt;key app="EN" db-id="2p2dvzztvrarsserax75eap4t2peadwsrxas" timestamp="1436749207"&gt;2084&lt;/key&gt;&lt;/foreign-keys&gt;&lt;ref-type name="Journal Article"&gt;17&lt;/ref-type&gt;&lt;contributors&gt;&lt;authors&gt;&lt;author&gt;Gore, J. M.&lt;/author&gt;&lt;author&gt;Griffiths, T.&lt;/author&gt;&lt;author&gt;Ladwig, J. G.&lt;/author&gt;&lt;/authors&gt;&lt;/contributors&gt;&lt;auth-address&gt;Gore, JM&amp;#xD;Univ Newcastle, Fac Educ, Univ Dr, Callaghan, NSW 2308, Australia&amp;#xD;Univ Newcastle, Fac Educ, Univ Dr, Callaghan, NSW 2308, Australia&amp;#xD;Univ Newcastle, Fac Educ, Callaghan, NSW 2308, Australia&lt;/auth-address&gt;&lt;titles&gt;&lt;title&gt;Towards better teaching: productive pedagogy as a framework for teacher education&lt;/title&gt;&lt;secondary-title&gt;Teaching and Teacher Education&lt;/secondary-title&gt;&lt;alt-title&gt;Teach Teach Educ&lt;/alt-title&gt;&lt;/titles&gt;&lt;periodical&gt;&lt;full-title&gt;Teaching and Teacher Education&lt;/full-title&gt;&lt;abbr-1&gt;Teach Teach Educ&lt;/abbr-1&gt;&lt;/periodical&gt;&lt;alt-periodical&gt;&lt;full-title&gt;Teaching and Teacher Education&lt;/full-title&gt;&lt;abbr-1&gt;Teach Teach Educ&lt;/abbr-1&gt;&lt;/alt-periodical&gt;&lt;pages&gt;375-387&lt;/pages&gt;&lt;volume&gt;20&lt;/volume&gt;&lt;number&gt;4&lt;/number&gt;&lt;keywords&gt;&lt;keyword&gt;teacher education&lt;/keyword&gt;&lt;keyword&gt;pedagogy&lt;/keyword&gt;&lt;/keywords&gt;&lt;dates&gt;&lt;year&gt;2004&lt;/year&gt;&lt;pub-dates&gt;&lt;date&gt;May&lt;/date&gt;&lt;/pub-dates&gt;&lt;/dates&gt;&lt;isbn&gt;0742-051x&lt;/isbn&gt;&lt;accession-num&gt;WOS:000221623500006&lt;/accession-num&gt;&lt;urls&gt;&lt;related-urls&gt;&lt;url&gt;&amp;lt;Go to ISI&amp;gt;://WOS:000221623500006&lt;/url&gt;&lt;/related-urls&gt;&lt;/urls&gt;&lt;electronic-resource-num&gt;DOI 10.1016/j.tate.2004.02.010&lt;/electronic-resource-num&gt;&lt;language&gt;English&lt;/language&gt;&lt;/record&gt;&lt;/Cite&gt;&lt;/EndNote&gt;</w:instrText>
            </w:r>
            <w:r w:rsidR="006B6E5E" w:rsidRPr="00DA36C9">
              <w:rPr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noProof/>
                <w:sz w:val="20"/>
                <w:szCs w:val="20"/>
                <w:lang w:val="en-US"/>
              </w:rPr>
              <w:t>(8)</w:t>
            </w:r>
            <w:r w:rsidR="006B6E5E" w:rsidRPr="00DA36C9"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C664DC" w:rsidRPr="007732A0" w:rsidRDefault="00C664DC" w:rsidP="000D6524">
            <w:pPr>
              <w:pStyle w:val="ListParagraph"/>
              <w:numPr>
                <w:ilvl w:val="0"/>
                <w:numId w:val="17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Use of humor and relevant, informative and persuasive examples and motivators for behavior change discussed</w:t>
            </w:r>
          </w:p>
        </w:tc>
      </w:tr>
      <w:tr w:rsidR="003638F6" w:rsidRPr="0098113E" w:rsidTr="006B231A">
        <w:tc>
          <w:tcPr>
            <w:tcW w:w="6237" w:type="dxa"/>
            <w:gridSpan w:val="2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lastRenderedPageBreak/>
              <w:t xml:space="preserve">NEAT Girls 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EZXdhcjwvQXV0aG9yPjxZZWFyPjIwMTM8L1llYXI+PFJl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EZXdhcjwvQXV0aG9yPjxZZWFyPjIwMTM8L1llYXI+PFJl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</w:fldData>
              </w:fldCha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</w:r>
            <w:r w:rsidR="00641668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b/>
                <w:noProof/>
                <w:sz w:val="20"/>
                <w:szCs w:val="20"/>
                <w:lang w:val="en-US"/>
              </w:rPr>
              <w:t>(5, 14, 16)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85432D">
              <w:rPr>
                <w:i/>
                <w:sz w:val="20"/>
                <w:szCs w:val="20"/>
                <w:lang w:val="en-US"/>
              </w:rPr>
              <w:t xml:space="preserve">Pilot RCT </w:t>
            </w:r>
            <w:r>
              <w:rPr>
                <w:rFonts w:cs="Times New Roman"/>
                <w:i/>
                <w:sz w:val="20"/>
                <w:szCs w:val="20"/>
                <w:lang w:val="en-US"/>
              </w:rPr>
              <w:t>(N = 124 adolescents)</w:t>
            </w:r>
          </w:p>
          <w:p w:rsidR="00402783" w:rsidRPr="00C664DC" w:rsidRDefault="00402783" w:rsidP="00E04DC1">
            <w:pPr>
              <w:spacing w:before="120"/>
              <w:rPr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9"/>
              </w:numPr>
              <w:spacing w:before="120"/>
              <w:ind w:left="459" w:hanging="284"/>
              <w:rPr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 xml:space="preserve">Intervention: </w:t>
            </w:r>
            <w:r>
              <w:rPr>
                <w:sz w:val="20"/>
                <w:szCs w:val="20"/>
                <w:lang w:val="en-US"/>
              </w:rPr>
              <w:t>Ten</w:t>
            </w:r>
            <w:r w:rsidRPr="0098113E">
              <w:rPr>
                <w:sz w:val="20"/>
                <w:szCs w:val="20"/>
                <w:lang w:val="en-US"/>
              </w:rPr>
              <w:t xml:space="preserve"> enhanced school sport sessions, </w:t>
            </w:r>
            <w:r>
              <w:rPr>
                <w:sz w:val="20"/>
                <w:szCs w:val="20"/>
                <w:lang w:val="en-US"/>
              </w:rPr>
              <w:t>one</w:t>
            </w:r>
            <w:r w:rsidRPr="0098113E">
              <w:rPr>
                <w:sz w:val="20"/>
                <w:szCs w:val="20"/>
                <w:lang w:val="en-US"/>
              </w:rPr>
              <w:t xml:space="preserve"> researcher-led seminar, pedometers, handbooks and </w:t>
            </w:r>
            <w:r>
              <w:rPr>
                <w:sz w:val="20"/>
                <w:szCs w:val="20"/>
                <w:lang w:val="en-US"/>
              </w:rPr>
              <w:t xml:space="preserve">weekly </w:t>
            </w:r>
            <w:r w:rsidRPr="0098113E">
              <w:rPr>
                <w:sz w:val="20"/>
                <w:szCs w:val="20"/>
                <w:lang w:val="en-US"/>
              </w:rPr>
              <w:t xml:space="preserve">emails.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Parents received </w:t>
            </w:r>
            <w:r>
              <w:rPr>
                <w:rFonts w:cs="Times New Roman"/>
                <w:sz w:val="20"/>
                <w:szCs w:val="20"/>
                <w:lang w:val="en-US"/>
              </w:rPr>
              <w:t>six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newsletters.</w:t>
            </w:r>
          </w:p>
          <w:p w:rsidR="003638F6" w:rsidRPr="00402783" w:rsidRDefault="003638F6" w:rsidP="00E04DC1">
            <w:pPr>
              <w:pStyle w:val="ListParagraph"/>
              <w:numPr>
                <w:ilvl w:val="0"/>
                <w:numId w:val="9"/>
              </w:numPr>
              <w:spacing w:before="120"/>
              <w:ind w:left="459" w:hanging="284"/>
              <w:rPr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>Control: Minimal school sport intervention.</w:t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i/>
                <w:sz w:val="20"/>
                <w:szCs w:val="20"/>
                <w:lang w:val="en-US"/>
              </w:rPr>
              <w:t>Cluste</w:t>
            </w:r>
            <w:r>
              <w:rPr>
                <w:i/>
                <w:sz w:val="20"/>
                <w:szCs w:val="20"/>
                <w:lang w:val="en-US"/>
              </w:rPr>
              <w:t>r RCT</w:t>
            </w:r>
            <w:r w:rsidRPr="0085432D">
              <w:rPr>
                <w:i/>
                <w:sz w:val="20"/>
                <w:szCs w:val="20"/>
                <w:lang w:val="en-US"/>
              </w:rPr>
              <w:t xml:space="preserve"> (N = 357 l</w:t>
            </w:r>
            <w:r w:rsidRPr="0085432D">
              <w:rPr>
                <w:rFonts w:cs="Times New Roman"/>
                <w:i/>
                <w:sz w:val="20"/>
                <w:szCs w:val="20"/>
                <w:lang w:val="en-US"/>
              </w:rPr>
              <w:t>ow-active adolescent girls attending schools in low-income communities).</w:t>
            </w:r>
          </w:p>
          <w:p w:rsidR="00402783" w:rsidRPr="00C664DC" w:rsidRDefault="00402783" w:rsidP="00E04DC1">
            <w:pPr>
              <w:spacing w:before="120"/>
              <w:rPr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8"/>
              </w:numPr>
              <w:spacing w:before="120"/>
              <w:ind w:left="459" w:hanging="284"/>
              <w:rPr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 xml:space="preserve">Intervention: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One day professional learning workshop for teachers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and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fitness equipment </w:t>
            </w:r>
            <w:r>
              <w:rPr>
                <w:rFonts w:cs="Times New Roman"/>
                <w:sz w:val="20"/>
                <w:szCs w:val="20"/>
                <w:lang w:val="en-US"/>
              </w:rPr>
              <w:t>for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schools. 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Girls received 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40 enhanced school sport sessions, </w:t>
            </w:r>
            <w:r>
              <w:rPr>
                <w:rFonts w:cs="Times New Roman"/>
                <w:sz w:val="20"/>
                <w:szCs w:val="20"/>
                <w:lang w:val="en-US"/>
              </w:rPr>
              <w:t>three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researcher-led seminars, </w:t>
            </w:r>
            <w:r>
              <w:rPr>
                <w:rFonts w:cs="Times New Roman"/>
                <w:sz w:val="20"/>
                <w:szCs w:val="20"/>
                <w:lang w:val="en-US"/>
              </w:rPr>
              <w:t>three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nutrition workshops, 30 lunch-time </w:t>
            </w:r>
            <w:r>
              <w:rPr>
                <w:rFonts w:cs="Times New Roman"/>
                <w:sz w:val="20"/>
                <w:szCs w:val="20"/>
                <w:lang w:val="en-US"/>
              </w:rPr>
              <w:t>activity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mentoring sessions, pedometers and motivational text</w:t>
            </w:r>
            <w:r>
              <w:rPr>
                <w:rFonts w:cs="Times New Roman"/>
                <w:sz w:val="20"/>
                <w:szCs w:val="20"/>
                <w:lang w:val="en-US"/>
              </w:rPr>
              <w:t>s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. Parents received </w:t>
            </w:r>
            <w:r>
              <w:rPr>
                <w:rFonts w:cs="Times New Roman"/>
                <w:sz w:val="20"/>
                <w:szCs w:val="20"/>
                <w:lang w:val="en-US"/>
              </w:rPr>
              <w:t>four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newsletters.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8"/>
              </w:numPr>
              <w:spacing w:before="120"/>
              <w:ind w:left="459" w:hanging="284"/>
              <w:rPr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lastRenderedPageBreak/>
              <w:t>Wait-list control: Usual PE and school sport program.</w:t>
            </w:r>
          </w:p>
        </w:tc>
        <w:tc>
          <w:tcPr>
            <w:tcW w:w="8364" w:type="dxa"/>
            <w:tcBorders>
              <w:top w:val="dashed" w:sz="4" w:space="0" w:color="auto"/>
              <w:left w:val="nil"/>
              <w:bottom w:val="dashed" w:sz="4" w:space="0" w:color="auto"/>
              <w:right w:val="nil"/>
            </w:tcBorders>
          </w:tcPr>
          <w:p w:rsidR="003638F6" w:rsidRPr="0098113E" w:rsidRDefault="003638F6" w:rsidP="00891D74">
            <w:pPr>
              <w:pStyle w:val="CommentText"/>
              <w:rPr>
                <w:lang w:val="en-US"/>
              </w:rPr>
            </w:pPr>
            <w:r w:rsidRPr="0098113E">
              <w:rPr>
                <w:i/>
                <w:lang w:val="en-US"/>
              </w:rPr>
              <w:lastRenderedPageBreak/>
              <w:t>Recruitment</w:t>
            </w:r>
            <w:r w:rsidRPr="0098113E">
              <w:rPr>
                <w:lang w:val="en-US"/>
              </w:rPr>
              <w:t xml:space="preserve">: 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1"/>
              </w:numPr>
              <w:spacing w:before="120" w:after="0"/>
              <w:ind w:left="318" w:hanging="284"/>
              <w:rPr>
                <w:lang w:val="en-US"/>
              </w:rPr>
            </w:pPr>
            <w:r w:rsidRPr="0098113E">
              <w:rPr>
                <w:lang w:val="en-US"/>
              </w:rPr>
              <w:t xml:space="preserve">Focus on enjoyable lifelong </w:t>
            </w:r>
            <w:r>
              <w:rPr>
                <w:lang w:val="en-US"/>
              </w:rPr>
              <w:t>physical activities (e.g., yoga</w:t>
            </w:r>
            <w:r w:rsidRPr="0098113E">
              <w:rPr>
                <w:lang w:val="en-US"/>
              </w:rPr>
              <w:t>) in a female-only environment</w:t>
            </w:r>
            <w:r w:rsidR="00DF153D">
              <w:rPr>
                <w:lang w:val="en-US"/>
              </w:rPr>
              <w:t xml:space="preserve"> </w:t>
            </w:r>
            <w:r w:rsidR="00DF153D">
              <w:rPr>
                <w:lang w:val="en-US"/>
              </w:rPr>
              <w:fldChar w:fldCharType="begin">
                <w:fldData xml:space="preserve">PEVuZE5vdGU+PENpdGU+PEF1dGhvcj5KYWdvPC9BdXRob3I+PFllYXI+MjAxMTwvWWVhcj48UmVj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</w:fldData>
              </w:fldChar>
            </w:r>
            <w:r w:rsidR="0025369C">
              <w:rPr>
                <w:lang w:val="en-US"/>
              </w:rPr>
              <w:instrText xml:space="preserve"> ADDIN EN.CITE </w:instrText>
            </w:r>
            <w:r w:rsidR="0025369C">
              <w:rPr>
                <w:lang w:val="en-US"/>
              </w:rPr>
              <w:fldChar w:fldCharType="begin">
                <w:fldData xml:space="preserve">PEVuZE5vdGU+PENpdGU+PEF1dGhvcj5KYWdvPC9BdXRob3I+PFllYXI+MjAxMTwvWWVhcj48UmVj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</w:fldData>
              </w:fldChar>
            </w:r>
            <w:r w:rsidR="0025369C">
              <w:rPr>
                <w:lang w:val="en-US"/>
              </w:rPr>
              <w:instrText xml:space="preserve"> ADDIN EN.CITE.DATA </w:instrText>
            </w:r>
            <w:r w:rsidR="0025369C">
              <w:rPr>
                <w:lang w:val="en-US"/>
              </w:rPr>
            </w:r>
            <w:r w:rsidR="0025369C">
              <w:rPr>
                <w:lang w:val="en-US"/>
              </w:rPr>
              <w:fldChar w:fldCharType="end"/>
            </w:r>
            <w:r w:rsidR="00DF153D">
              <w:rPr>
                <w:lang w:val="en-US"/>
              </w:rPr>
            </w:r>
            <w:r w:rsidR="00DF153D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1, 10, 17, 25)</w:t>
            </w:r>
            <w:r w:rsidR="00DF153D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1"/>
              </w:numPr>
              <w:ind w:left="318" w:hanging="284"/>
              <w:rPr>
                <w:lang w:val="en-US"/>
              </w:rPr>
            </w:pPr>
            <w:r w:rsidRPr="0098113E">
              <w:rPr>
                <w:lang w:val="en-US"/>
              </w:rPr>
              <w:t>No cost to students</w:t>
            </w:r>
            <w:r w:rsidR="00DF153D">
              <w:rPr>
                <w:lang w:val="en-US"/>
              </w:rPr>
              <w:t xml:space="preserve"> </w:t>
            </w:r>
            <w:r w:rsidR="00DF153D">
              <w:rPr>
                <w:lang w:val="en-US"/>
              </w:rPr>
              <w:fldChar w:fldCharType="begin"/>
            </w:r>
            <w:r w:rsidR="00641668">
              <w:rPr>
                <w:lang w:val="en-US"/>
              </w:rPr>
              <w:instrText xml:space="preserve"> ADDIN EN.CITE &lt;EndNote&gt;&lt;Cite&gt;&lt;Author&gt;Lubans&lt;/Author&gt;&lt;Year&gt;2011&lt;/Year&gt;&lt;RecNum&gt;709&lt;/RecNum&gt;&lt;DisplayText&gt;(15)&lt;/DisplayText&gt;&lt;record&gt;&lt;rec-number&gt;709&lt;/rec-number&gt;&lt;foreign-keys&gt;&lt;key app="EN" db-id="2p2dvzztvrarsserax75eap4t2peadwsrxas" timestamp="0"&gt;709&lt;/key&gt;&lt;/foreign-keys&gt;&lt;ref-type name="Journal Article"&gt;17&lt;/ref-type&gt;&lt;contributors&gt;&lt;authors&gt;&lt;author&gt;Lubans, David R&lt;/author&gt;&lt;author&gt;Morgan, Philip J&lt;/author&gt;&lt;author&gt;McCormack, Ann&lt;/author&gt;&lt;/authors&gt;&lt;/contributors&gt;&lt;titles&gt;&lt;title&gt;Adolescents and school sport: the relationship between beliefs, social support and physical self-perception&lt;/title&gt;&lt;secondary-title&gt;Physical Education &amp;amp; Sport Pedagogy&lt;/secondary-title&gt;&lt;/titles&gt;&lt;pages&gt;237-250&lt;/pages&gt;&lt;volume&gt;16&lt;/volume&gt;&lt;number&gt;3&lt;/number&gt;&lt;dates&gt;&lt;year&gt;2011&lt;/year&gt;&lt;/dates&gt;&lt;urls&gt;&lt;related-urls&gt;&lt;url&gt;http://dx.doi.org/10.1080/17408989.2010.532784 &lt;/url&gt;&lt;url&gt;http://www.tandfonline.com/doi/pdf/10.1080/17408989.2010.532784&lt;/url&gt;&lt;/related-urls&gt;&lt;/urls&gt;&lt;electronic-resource-num&gt;10.1080/17408989.2010.532784&lt;/electronic-resource-num&gt;&lt;/record&gt;&lt;/Cite&gt;&lt;/EndNote&gt;</w:instrText>
            </w:r>
            <w:r w:rsidR="00DF153D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15)</w:t>
            </w:r>
            <w:r w:rsidR="00DF153D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 xml:space="preserve">. </w:t>
            </w:r>
          </w:p>
          <w:p w:rsidR="003638F6" w:rsidRPr="0098113E" w:rsidRDefault="003638F6" w:rsidP="00E04DC1">
            <w:pPr>
              <w:pStyle w:val="CommentText"/>
              <w:spacing w:before="120"/>
              <w:rPr>
                <w:lang w:val="en-US"/>
              </w:rPr>
            </w:pPr>
            <w:r w:rsidRPr="0098113E">
              <w:rPr>
                <w:i/>
                <w:lang w:val="en-US"/>
              </w:rPr>
              <w:t>Content: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3"/>
              </w:numPr>
              <w:spacing w:before="120" w:after="0"/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Focus on mastery rather than competition</w:t>
            </w:r>
            <w:r w:rsidR="00DF153D">
              <w:rPr>
                <w:lang w:val="en-US"/>
              </w:rPr>
              <w:t xml:space="preserve"> </w:t>
            </w:r>
            <w:r w:rsidR="007922E8">
              <w:rPr>
                <w:lang w:val="en-US"/>
              </w:rPr>
              <w:fldChar w:fldCharType="begin"/>
            </w:r>
            <w:r w:rsidR="0025369C">
              <w:rPr>
                <w:lang w:val="en-US"/>
              </w:rPr>
              <w:instrText xml:space="preserve"> ADDIN EN.CITE &lt;EndNote&gt;&lt;Cite&gt;&lt;Author&gt;Couturier&lt;/Author&gt;&lt;Year&gt;2007&lt;/Year&gt;&lt;RecNum&gt;2188&lt;/RecNum&gt;&lt;DisplayText&gt;(3)&lt;/DisplayText&gt;&lt;record&gt;&lt;rec-number&gt;2188&lt;/rec-number&gt;&lt;foreign-keys&gt;&lt;key app="EN" db-id="2p2dvzztvrarsserax75eap4t2peadwsrxas" timestamp="1450235385"&gt;2188&lt;/key&gt;&lt;/foreign-keys&gt;&lt;ref-type name="Journal Article"&gt;17&lt;/ref-type&gt;&lt;contributors&gt;&lt;authors&gt;&lt;author&gt;Couturier, Lynn E&lt;/author&gt;&lt;author&gt;Chepko, Stevie&lt;/author&gt;&lt;author&gt;Coughlin, Mary Ann&lt;/author&gt;&lt;/authors&gt;&lt;/contributors&gt;&lt;titles&gt;&lt;title&gt;Whose gym is it? Gendered perspectives on middle and secondary school physical education&lt;/title&gt;&lt;secondary-title&gt;Physical Educator&lt;/secondary-title&gt;&lt;/titles&gt;&lt;periodical&gt;&lt;full-title&gt;Physical Educator&lt;/full-title&gt;&lt;abbr-1&gt;Phys. Educ.&lt;/abbr-1&gt;&lt;abbr-2&gt;Phys Educ&lt;/abbr-2&gt;&lt;/periodical&gt;&lt;pages&gt;152&lt;/pages&gt;&lt;volume&gt;64&lt;/volume&gt;&lt;number&gt;3&lt;/number&gt;&lt;dates&gt;&lt;year&gt;2007&lt;/year&gt;&lt;/dates&gt;&lt;isbn&gt;0031-8981&lt;/isbn&gt;&lt;urls&gt;&lt;/urls&gt;&lt;/record&gt;&lt;/Cite&gt;&lt;/EndNote&gt;</w:instrText>
            </w:r>
            <w:r w:rsidR="007922E8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3)</w:t>
            </w:r>
            <w:r w:rsidR="007922E8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3"/>
              </w:numPr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Student selection of music during sport sessions</w:t>
            </w:r>
            <w:r w:rsidR="00DF153D">
              <w:rPr>
                <w:lang w:val="en-US"/>
              </w:rPr>
              <w:t xml:space="preserve"> </w:t>
            </w:r>
            <w:r w:rsidR="007922E8">
              <w:rPr>
                <w:lang w:val="en-US"/>
              </w:rPr>
              <w:fldChar w:fldCharType="begin"/>
            </w:r>
            <w:r w:rsidR="0025369C">
              <w:rPr>
                <w:lang w:val="en-US"/>
              </w:rPr>
              <w:instrText xml:space="preserve"> ADDIN EN.CITE &lt;EndNote&gt;&lt;Cite&gt;&lt;Author&gt;Prusak&lt;/Author&gt;&lt;Year&gt;2004&lt;/Year&gt;&lt;RecNum&gt;2189&lt;/RecNum&gt;&lt;DisplayText&gt;(27)&lt;/DisplayText&gt;&lt;record&gt;&lt;rec-number&gt;2189&lt;/rec-number&gt;&lt;foreign-keys&gt;&lt;key app="EN" db-id="2p2dvzztvrarsserax75eap4t2peadwsrxas" timestamp="1450235386"&gt;2189&lt;/key&gt;&lt;/foreign-keys&gt;&lt;ref-type name="Journal Article"&gt;17&lt;/ref-type&gt;&lt;contributors&gt;&lt;authors&gt;&lt;author&gt;Prusak, Keven A&lt;/author&gt;&lt;author&gt;Treasure, Darren C&lt;/author&gt;&lt;author&gt;Darst, Paul W&lt;/author&gt;&lt;author&gt;Pangrazi, Robert P&lt;/author&gt;&lt;/authors&gt;&lt;/contributors&gt;&lt;titles&gt;&lt;title&gt;The effects of choice on the motivation of adolescent girls in physical education&lt;/title&gt;&lt;secondary-title&gt;Journal of teaching in physical education&lt;/secondary-title&gt;&lt;/titles&gt;&lt;periodical&gt;&lt;full-title&gt;Journal of Teaching in Physical Education&lt;/full-title&gt;&lt;abbr-1&gt;J. Teach Phys. Educ.&lt;/abbr-1&gt;&lt;/periodical&gt;&lt;pages&gt;19-29&lt;/pages&gt;&lt;volume&gt;23&lt;/volume&gt;&lt;number&gt;1&lt;/number&gt;&lt;dates&gt;&lt;year&gt;2004&lt;/year&gt;&lt;/dates&gt;&lt;isbn&gt;0273-5024&lt;/isbn&gt;&lt;urls&gt;&lt;/urls&gt;&lt;/record&gt;&lt;/Cite&gt;&lt;/EndNote&gt;</w:instrText>
            </w:r>
            <w:r w:rsidR="007922E8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27)</w:t>
            </w:r>
            <w:r w:rsidR="007922E8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E04DC1">
            <w:pPr>
              <w:pStyle w:val="CommentText"/>
              <w:spacing w:before="120"/>
              <w:rPr>
                <w:i/>
                <w:lang w:val="en-US"/>
              </w:rPr>
            </w:pPr>
            <w:r w:rsidRPr="0098113E">
              <w:rPr>
                <w:i/>
                <w:lang w:val="en-US"/>
              </w:rPr>
              <w:t>Format: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4"/>
              </w:numPr>
              <w:spacing w:before="120" w:after="0"/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Delivered at schools (no cost for transport)</w:t>
            </w:r>
            <w:r w:rsidR="00DF153D">
              <w:rPr>
                <w:lang w:val="en-US"/>
              </w:rPr>
              <w:t xml:space="preserve"> </w:t>
            </w:r>
            <w:r w:rsidR="00DF153D">
              <w:rPr>
                <w:lang w:val="en-US"/>
              </w:rPr>
              <w:fldChar w:fldCharType="begin"/>
            </w:r>
            <w:r w:rsidR="00641668">
              <w:rPr>
                <w:lang w:val="en-US"/>
              </w:rPr>
              <w:instrText xml:space="preserve"> ADDIN EN.CITE &lt;EndNote&gt;&lt;Cite&gt;&lt;Author&gt;Lubans&lt;/Author&gt;&lt;Year&gt;2011&lt;/Year&gt;&lt;RecNum&gt;709&lt;/RecNum&gt;&lt;DisplayText&gt;(15)&lt;/DisplayText&gt;&lt;record&gt;&lt;rec-number&gt;709&lt;/rec-number&gt;&lt;foreign-keys&gt;&lt;key app="EN" db-id="2p2dvzztvrarsserax75eap4t2peadwsrxas" timestamp="0"&gt;709&lt;/key&gt;&lt;/foreign-keys&gt;&lt;ref-type name="Journal Article"&gt;17&lt;/ref-type&gt;&lt;contributors&gt;&lt;authors&gt;&lt;author&gt;Lubans, David R&lt;/author&gt;&lt;author&gt;Morgan, Philip J&lt;/author&gt;&lt;author&gt;McCormack, Ann&lt;/author&gt;&lt;/authors&gt;&lt;/contributors&gt;&lt;titles&gt;&lt;title&gt;Adolescents and school sport: the relationship between beliefs, social support and physical self-perception&lt;/title&gt;&lt;secondary-title&gt;Physical Education &amp;amp; Sport Pedagogy&lt;/secondary-title&gt;&lt;/titles&gt;&lt;pages&gt;237-250&lt;/pages&gt;&lt;volume&gt;16&lt;/volume&gt;&lt;number&gt;3&lt;/number&gt;&lt;dates&gt;&lt;year&gt;2011&lt;/year&gt;&lt;/dates&gt;&lt;urls&gt;&lt;related-urls&gt;&lt;url&gt;http://dx.doi.org/10.1080/17408989.2010.532784 &lt;/url&gt;&lt;url&gt;http://www.tandfonline.com/doi/pdf/10.1080/17408989.2010.532784&lt;/url&gt;&lt;/related-urls&gt;&lt;/urls&gt;&lt;electronic-resource-num&gt;10.1080/17408989.2010.532784&lt;/electronic-resource-num&gt;&lt;/record&gt;&lt;/Cite&gt;&lt;/EndNote&gt;</w:instrText>
            </w:r>
            <w:r w:rsidR="00DF153D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15)</w:t>
            </w:r>
            <w:r w:rsidR="00DF153D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4"/>
              </w:numPr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 xml:space="preserve">Text messaging to encourage </w:t>
            </w:r>
            <w:r>
              <w:rPr>
                <w:lang w:val="en-US"/>
              </w:rPr>
              <w:t>activity</w:t>
            </w:r>
            <w:r w:rsidRPr="0098113E">
              <w:rPr>
                <w:lang w:val="en-US"/>
              </w:rPr>
              <w:t xml:space="preserve"> and healthy eating</w:t>
            </w:r>
            <w:r w:rsidR="007922E8">
              <w:rPr>
                <w:lang w:val="en-US"/>
              </w:rPr>
              <w:t xml:space="preserve"> </w:t>
            </w:r>
            <w:r w:rsidR="003604BE">
              <w:rPr>
                <w:lang w:val="en-US"/>
              </w:rPr>
              <w:fldChar w:fldCharType="begin"/>
            </w:r>
            <w:r w:rsidR="0025369C">
              <w:rPr>
                <w:lang w:val="en-US"/>
              </w:rPr>
              <w:instrText xml:space="preserve"> ADDIN EN.CITE &lt;EndNote&gt;&lt;Cite&gt;&lt;Author&gt;Woolford&lt;/Author&gt;&lt;Year&gt;2010&lt;/Year&gt;&lt;RecNum&gt;2190&lt;/RecNum&gt;&lt;DisplayText&gt;(32)&lt;/DisplayText&gt;&lt;record&gt;&lt;rec-number&gt;2190&lt;/rec-number&gt;&lt;foreign-keys&gt;&lt;key app="EN" db-id="2p2dvzztvrarsserax75eap4t2peadwsrxas" timestamp="1450235386"&gt;2190&lt;/key&gt;&lt;/foreign-keys&gt;&lt;ref-type name="Journal Article"&gt;17&lt;/ref-type&gt;&lt;contributors&gt;&lt;authors&gt;&lt;author&gt;Woolford, Susan J&lt;/author&gt;&lt;author&gt;Clark, Sarah J&lt;/author&gt;&lt;author&gt;Strecher, Victor J&lt;/author&gt;&lt;author&gt;Resnicow, Kenneth&lt;/author&gt;&lt;/authors&gt;&lt;/contributors&gt;&lt;titles&gt;&lt;title&gt;Tailored mobile phone text messages as an adjunct to obesity treatment for adolescents&lt;/title&gt;&lt;secondary-title&gt;Journal of telemedicine and telecare&lt;/secondary-title&gt;&lt;/titles&gt;&lt;periodical&gt;&lt;full-title&gt;Journal of Telemedicine and Telecare&lt;/full-title&gt;&lt;abbr-1&gt;J. Telemed. Telecare&lt;/abbr-1&gt;&lt;abbr-2&gt;J Telemed Telecare&lt;/abbr-2&gt;&lt;abbr-3&gt;Journal of Telemedicine &amp;amp; Telecare&lt;/abbr-3&gt;&lt;/periodical&gt;&lt;pages&gt;458-461&lt;/pages&gt;&lt;volume&gt;16&lt;/volume&gt;&lt;number&gt;8&lt;/number&gt;&lt;dates&gt;&lt;year&gt;2010&lt;/year&gt;&lt;/dates&gt;&lt;isbn&gt;1357-633X&lt;/isbn&gt;&lt;urls&gt;&lt;/urls&gt;&lt;/record&gt;&lt;/Cite&gt;&lt;/EndNote&gt;</w:instrText>
            </w:r>
            <w:r w:rsidR="003604BE">
              <w:rPr>
                <w:lang w:val="en-US"/>
              </w:rPr>
              <w:fldChar w:fldCharType="separate"/>
            </w:r>
            <w:r w:rsidR="0025369C">
              <w:rPr>
                <w:noProof/>
                <w:lang w:val="en-US"/>
              </w:rPr>
              <w:t>(32)</w:t>
            </w:r>
            <w:r w:rsidR="003604BE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E04DC1">
            <w:pPr>
              <w:pStyle w:val="CommentText"/>
              <w:spacing w:before="120"/>
              <w:rPr>
                <w:i/>
                <w:lang w:val="en-US"/>
              </w:rPr>
            </w:pPr>
            <w:r w:rsidRPr="0098113E">
              <w:rPr>
                <w:i/>
                <w:lang w:val="en-US"/>
              </w:rPr>
              <w:t>Facilitator: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spacing w:before="12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Delivered by female teachers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Dee&lt;/Author&gt;&lt;Year&gt;2007&lt;/Year&gt;&lt;RecNum&gt;2191&lt;/RecNum&gt;&lt;DisplayText&gt;(4)&lt;/DisplayText&gt;&lt;record&gt;&lt;rec-number&gt;2191&lt;/rec-number&gt;&lt;foreign-keys&gt;&lt;key app="EN" db-id="2p2dvzztvrarsserax75eap4t2peadwsrxas" timestamp="1450235387"&gt;2191&lt;/key&gt;&lt;/foreign-keys&gt;&lt;ref-type name="Journal Article"&gt;17&lt;/ref-type&gt;&lt;contributors&gt;&lt;authors&gt;&lt;author&gt;Dee, Thomas S&lt;/author&gt;&lt;/authors&gt;&lt;/contributors&gt;&lt;titles&gt;&lt;title&gt;Teachers and the gender gaps in student achievement&lt;/title&gt;&lt;secondary-title&gt;Journal of Human Resources&lt;/secondary-title&gt;&lt;/titles&gt;&lt;periodical&gt;&lt;full-title&gt;Journal of Human Resources&lt;/full-title&gt;&lt;abbr-1&gt;J. Hum. Resour.&lt;/abbr-1&gt;&lt;abbr-2&gt;J Hum Resour&lt;/abbr-2&gt;&lt;/periodical&gt;&lt;pages&gt;528-554&lt;/pages&gt;&lt;volume&gt;42&lt;/volume&gt;&lt;number&gt;3&lt;/number&gt;&lt;dates&gt;&lt;year&gt;2007&lt;/year&gt;&lt;/dates&gt;&lt;isbn&gt;0022-166X&lt;/isbn&gt;&lt;urls&gt;&lt;/urls&gt;&lt;/record&gt;&lt;/Cite&gt;&lt;/EndNote&gt;</w:instrTex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4)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 xml:space="preserve">Professional learning for teachers regarding desired program delivery. </w:t>
            </w:r>
          </w:p>
          <w:p w:rsidR="003638F6" w:rsidRPr="0098113E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i/>
                <w:sz w:val="20"/>
                <w:szCs w:val="20"/>
                <w:lang w:val="en-US"/>
              </w:rPr>
              <w:lastRenderedPageBreak/>
              <w:t>Pedagogy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spacing w:before="12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Focus on student-directed opportunities for peer leadership.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S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eminars included interactive learning activities (e.g., interactive quiz).</w:t>
            </w:r>
          </w:p>
        </w:tc>
      </w:tr>
      <w:tr w:rsidR="003638F6" w:rsidRPr="0098113E" w:rsidTr="006B231A">
        <w:tc>
          <w:tcPr>
            <w:tcW w:w="6237" w:type="dxa"/>
            <w:gridSpan w:val="2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891D74">
            <w:pPr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lastRenderedPageBreak/>
              <w:t xml:space="preserve">ATLAS 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TbWl0aDwvQXV0aG9yPjxZZWFyPjIwMTQ8L1llYXI+PFJl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</w:fldData>
              </w:fldChar>
            </w:r>
            <w:r w:rsidR="0025369C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25369C">
              <w:rPr>
                <w:rFonts w:cs="Times New Roman"/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TbWl0aDwvQXV0aG9yPjxZZWFyPjIwMTQ8L1llYXI+PFJl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</w:fldData>
              </w:fldChar>
            </w:r>
            <w:r w:rsidR="0025369C">
              <w:rPr>
                <w:rFonts w:cs="Times New Roman"/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25369C">
              <w:rPr>
                <w:rFonts w:cs="Times New Roman"/>
                <w:b/>
                <w:sz w:val="20"/>
                <w:szCs w:val="20"/>
                <w:lang w:val="en-US"/>
              </w:rPr>
            </w:r>
            <w:r w:rsidR="0025369C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separate"/>
            </w:r>
            <w:r w:rsidR="0025369C">
              <w:rPr>
                <w:rFonts w:cs="Times New Roman"/>
                <w:b/>
                <w:noProof/>
                <w:sz w:val="20"/>
                <w:szCs w:val="20"/>
                <w:lang w:val="en-US"/>
              </w:rPr>
              <w:t>(13, 30)</w:t>
            </w:r>
            <w:r w:rsidRPr="0098113E">
              <w:rPr>
                <w:rFonts w:cs="Times New Roman"/>
                <w:b/>
                <w:sz w:val="20"/>
                <w:szCs w:val="20"/>
                <w:lang w:val="en-US"/>
              </w:rPr>
              <w:fldChar w:fldCharType="end"/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B36A08">
              <w:rPr>
                <w:rFonts w:cs="Times New Roman"/>
                <w:i/>
                <w:sz w:val="20"/>
                <w:szCs w:val="20"/>
                <w:lang w:val="en-US"/>
              </w:rPr>
              <w:t xml:space="preserve">Pilot RCT </w:t>
            </w:r>
            <w:r>
              <w:rPr>
                <w:rFonts w:cs="Times New Roman"/>
                <w:i/>
                <w:sz w:val="20"/>
                <w:szCs w:val="20"/>
                <w:lang w:val="en-US"/>
              </w:rPr>
              <w:t xml:space="preserve"> (N = 100 adolescent boys </w:t>
            </w:r>
            <w:r w:rsidRPr="00B36A08">
              <w:rPr>
                <w:rFonts w:cs="Times New Roman"/>
                <w:i/>
                <w:sz w:val="20"/>
                <w:szCs w:val="20"/>
                <w:lang w:val="en-US"/>
              </w:rPr>
              <w:t>attending schools  in low-income communities)</w:t>
            </w:r>
          </w:p>
          <w:p w:rsidR="00402783" w:rsidRPr="00C664DC" w:rsidRDefault="00402783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D32B4" w:rsidRDefault="003638F6" w:rsidP="00E04DC1">
            <w:pPr>
              <w:pStyle w:val="ListParagraph"/>
              <w:numPr>
                <w:ilvl w:val="0"/>
                <w:numId w:val="10"/>
              </w:numPr>
              <w:spacing w:before="120"/>
              <w:ind w:left="459"/>
              <w:rPr>
                <w:rFonts w:cs="Times New Roman"/>
                <w:sz w:val="20"/>
                <w:szCs w:val="20"/>
                <w:lang w:val="en-US"/>
              </w:rPr>
            </w:pPr>
            <w:r w:rsidRPr="009D32B4">
              <w:rPr>
                <w:rFonts w:cs="Times New Roman"/>
                <w:sz w:val="20"/>
                <w:szCs w:val="20"/>
                <w:lang w:val="en-US"/>
              </w:rPr>
              <w:t xml:space="preserve">Intervention: Boys participated in 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>3 x</w:t>
            </w:r>
            <w:r w:rsidRPr="009D32B4">
              <w:rPr>
                <w:rFonts w:cs="Times New Roman"/>
                <w:sz w:val="20"/>
                <w:szCs w:val="20"/>
                <w:lang w:val="en-US"/>
              </w:rPr>
              <w:t xml:space="preserve"> researcher-led seminars, 10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 xml:space="preserve"> x</w:t>
            </w:r>
            <w:r w:rsidRPr="009D32B4">
              <w:rPr>
                <w:rFonts w:cs="Times New Roman"/>
                <w:sz w:val="20"/>
                <w:szCs w:val="20"/>
                <w:lang w:val="en-US"/>
              </w:rPr>
              <w:t xml:space="preserve"> enhanced school sport sessions, 8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 xml:space="preserve"> x</w:t>
            </w:r>
            <w:r w:rsidRPr="009D32B4">
              <w:rPr>
                <w:rFonts w:cs="Times New Roman"/>
                <w:sz w:val="20"/>
                <w:szCs w:val="20"/>
                <w:lang w:val="en-US"/>
              </w:rPr>
              <w:t xml:space="preserve"> lunch-time physical activity sessions, 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>6 x</w:t>
            </w:r>
            <w:r w:rsidRPr="009D32B4">
              <w:rPr>
                <w:rFonts w:cs="Times New Roman"/>
                <w:sz w:val="20"/>
                <w:szCs w:val="20"/>
                <w:lang w:val="en-US"/>
              </w:rPr>
              <w:t xml:space="preserve"> leadership sessions and were provided with handbooks and pedometers for self-monitoring.</w:t>
            </w:r>
          </w:p>
          <w:p w:rsidR="003638F6" w:rsidRPr="009D32B4" w:rsidRDefault="003638F6" w:rsidP="00E04DC1">
            <w:pPr>
              <w:pStyle w:val="ListParagraph"/>
              <w:numPr>
                <w:ilvl w:val="0"/>
                <w:numId w:val="10"/>
              </w:numPr>
              <w:spacing w:before="120"/>
              <w:ind w:left="459"/>
              <w:rPr>
                <w:rFonts w:cs="Times New Roman"/>
                <w:sz w:val="20"/>
                <w:szCs w:val="20"/>
                <w:lang w:val="en-US"/>
              </w:rPr>
            </w:pPr>
            <w:r w:rsidRPr="009D32B4">
              <w:rPr>
                <w:rFonts w:cs="Times New Roman"/>
                <w:sz w:val="20"/>
                <w:szCs w:val="20"/>
                <w:lang w:val="en-US"/>
              </w:rPr>
              <w:t>Wait list control: Usual PE and school sport program.</w:t>
            </w: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</w:p>
          <w:p w:rsidR="003638F6" w:rsidRDefault="003638F6" w:rsidP="00E04DC1">
            <w:pPr>
              <w:spacing w:before="12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i/>
                <w:sz w:val="20"/>
                <w:szCs w:val="20"/>
                <w:lang w:val="en-US"/>
              </w:rPr>
              <w:t>Cluster RCT</w:t>
            </w:r>
            <w:r w:rsidRPr="00B36A08">
              <w:rPr>
                <w:rFonts w:cs="Times New Roman"/>
                <w:i/>
                <w:sz w:val="20"/>
                <w:szCs w:val="20"/>
                <w:lang w:val="en-US"/>
              </w:rPr>
              <w:t xml:space="preserve"> (N = 353 low-active adolescent boys attending schools  in low-income communities)</w:t>
            </w:r>
          </w:p>
          <w:p w:rsidR="00402783" w:rsidRPr="00C664DC" w:rsidRDefault="00402783" w:rsidP="00E04DC1">
            <w:pPr>
              <w:spacing w:before="120"/>
              <w:rPr>
                <w:rFonts w:cs="Times New Roman"/>
                <w:sz w:val="20"/>
                <w:szCs w:val="20"/>
                <w:lang w:val="en-US"/>
              </w:rPr>
            </w:pPr>
            <w:r w:rsidRPr="00C664DC">
              <w:rPr>
                <w:rFonts w:cs="Times New Roman"/>
                <w:sz w:val="20"/>
                <w:szCs w:val="20"/>
                <w:lang w:val="en-US"/>
              </w:rPr>
              <w:t>Study arms:</w:t>
            </w:r>
          </w:p>
          <w:p w:rsidR="003638F6" w:rsidRPr="0098113E" w:rsidRDefault="003638F6" w:rsidP="00E04DC1">
            <w:pPr>
              <w:pStyle w:val="ListParagraph"/>
              <w:numPr>
                <w:ilvl w:val="0"/>
                <w:numId w:val="7"/>
              </w:numPr>
              <w:spacing w:before="120"/>
              <w:ind w:left="459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Intervention: </w:t>
            </w:r>
            <w:r>
              <w:rPr>
                <w:rFonts w:cs="Times New Roman"/>
                <w:sz w:val="20"/>
                <w:szCs w:val="20"/>
                <w:lang w:val="en-US"/>
              </w:rPr>
              <w:t>School received p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rofessional learning for teachers and fitness equipment. Boys received 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>3 x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researcher-led seminars, 20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 xml:space="preserve"> x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enhanced sport sessions, 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>6 x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lunch activity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mentoring sessions, pedometers</w:t>
            </w:r>
            <w:r>
              <w:rPr>
                <w:rFonts w:cs="Times New Roman"/>
                <w:sz w:val="20"/>
                <w:szCs w:val="20"/>
                <w:lang w:val="en-US"/>
              </w:rPr>
              <w:t>,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smartphone app and website. Parents received </w:t>
            </w:r>
            <w:r w:rsidR="00891D74">
              <w:rPr>
                <w:rFonts w:cs="Times New Roman"/>
                <w:sz w:val="20"/>
                <w:szCs w:val="20"/>
                <w:lang w:val="en-US"/>
              </w:rPr>
              <w:t>4 x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newsletters.  </w:t>
            </w:r>
          </w:p>
          <w:p w:rsidR="003638F6" w:rsidRPr="0098222C" w:rsidRDefault="003638F6" w:rsidP="00E04DC1">
            <w:pPr>
              <w:pStyle w:val="ListParagraph"/>
              <w:numPr>
                <w:ilvl w:val="0"/>
                <w:numId w:val="7"/>
              </w:numPr>
              <w:spacing w:before="120"/>
              <w:ind w:left="459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Wait-list control group: Usual PE and school sport program. </w:t>
            </w:r>
          </w:p>
        </w:tc>
        <w:tc>
          <w:tcPr>
            <w:tcW w:w="8364" w:type="dxa"/>
            <w:tcBorders>
              <w:top w:val="dashed" w:sz="4" w:space="0" w:color="auto"/>
              <w:left w:val="nil"/>
              <w:bottom w:val="single" w:sz="4" w:space="0" w:color="auto"/>
              <w:right w:val="nil"/>
            </w:tcBorders>
          </w:tcPr>
          <w:p w:rsidR="003638F6" w:rsidRPr="0098113E" w:rsidRDefault="003638F6" w:rsidP="00891D74">
            <w:pPr>
              <w:pStyle w:val="CommentText"/>
              <w:rPr>
                <w:i/>
                <w:lang w:val="en-US"/>
              </w:rPr>
            </w:pPr>
            <w:r w:rsidRPr="0098113E">
              <w:rPr>
                <w:i/>
                <w:lang w:val="en-US"/>
              </w:rPr>
              <w:t>Recruitment: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2"/>
              </w:numPr>
              <w:spacing w:before="120" w:after="0"/>
              <w:ind w:left="317" w:hanging="283"/>
              <w:rPr>
                <w:rFonts w:cs="Times New Roman"/>
                <w:lang w:val="en-US"/>
              </w:rPr>
            </w:pPr>
            <w:r w:rsidRPr="0098113E">
              <w:rPr>
                <w:lang w:val="en-US"/>
              </w:rPr>
              <w:t>Focus on</w:t>
            </w:r>
            <w:r w:rsidRPr="0098113E">
              <w:rPr>
                <w:rFonts w:cs="Times New Roman"/>
                <w:lang w:val="en-US"/>
              </w:rPr>
              <w:t xml:space="preserve"> developing strength and fitness in a male-only environment</w:t>
            </w:r>
            <w:r w:rsidR="00DF153D">
              <w:rPr>
                <w:rFonts w:cs="Times New Roman"/>
                <w:lang w:val="en-US"/>
              </w:rPr>
              <w:t xml:space="preserve"> </w:t>
            </w:r>
            <w:r w:rsidR="00DF153D">
              <w:rPr>
                <w:rFonts w:cs="Times New Roman"/>
                <w:lang w:val="en-US"/>
              </w:rPr>
              <w:fldChar w:fldCharType="begin">
                <w:fldData xml:space="preserve">PEVuZE5vdGU+PENpdGU+PEF1dGhvcj5HcmF5PC9BdXRob3I+PFllYXI+MjAwNzwvWWVhcj48UmVj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</w:fldData>
              </w:fldChar>
            </w:r>
            <w:r w:rsidR="0025369C">
              <w:rPr>
                <w:rFonts w:cs="Times New Roman"/>
                <w:lang w:val="en-US"/>
              </w:rPr>
              <w:instrText xml:space="preserve"> ADDIN EN.CITE </w:instrText>
            </w:r>
            <w:r w:rsidR="0025369C">
              <w:rPr>
                <w:rFonts w:cs="Times New Roman"/>
                <w:lang w:val="en-US"/>
              </w:rPr>
              <w:fldChar w:fldCharType="begin">
                <w:fldData xml:space="preserve">PEVuZE5vdGU+PENpdGU+PEF1dGhvcj5HcmF5PC9BdXRob3I+PFllYXI+MjAwNzwvWWVhcj48UmVj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</w:fldData>
              </w:fldChar>
            </w:r>
            <w:r w:rsidR="0025369C">
              <w:rPr>
                <w:rFonts w:cs="Times New Roman"/>
                <w:lang w:val="en-US"/>
              </w:rPr>
              <w:instrText xml:space="preserve"> ADDIN EN.CITE.DATA </w:instrText>
            </w:r>
            <w:r w:rsidR="0025369C">
              <w:rPr>
                <w:rFonts w:cs="Times New Roman"/>
                <w:lang w:val="en-US"/>
              </w:rPr>
            </w:r>
            <w:r w:rsidR="0025369C">
              <w:rPr>
                <w:rFonts w:cs="Times New Roman"/>
                <w:lang w:val="en-US"/>
              </w:rPr>
              <w:fldChar w:fldCharType="end"/>
            </w:r>
            <w:r w:rsidR="00DF153D">
              <w:rPr>
                <w:rFonts w:cs="Times New Roman"/>
                <w:lang w:val="en-US"/>
              </w:rPr>
            </w:r>
            <w:r w:rsidR="00DF153D">
              <w:rPr>
                <w:rFonts w:cs="Times New Roman"/>
                <w:lang w:val="en-US"/>
              </w:rPr>
              <w:fldChar w:fldCharType="separate"/>
            </w:r>
            <w:r w:rsidR="0025369C">
              <w:rPr>
                <w:rFonts w:cs="Times New Roman"/>
                <w:noProof/>
                <w:lang w:val="en-US"/>
              </w:rPr>
              <w:t>(9, 12, 31)</w:t>
            </w:r>
            <w:r w:rsidR="00DF153D">
              <w:rPr>
                <w:rFonts w:cs="Times New Roman"/>
                <w:lang w:val="en-US"/>
              </w:rPr>
              <w:fldChar w:fldCharType="end"/>
            </w:r>
            <w:r w:rsidRPr="0098113E">
              <w:rPr>
                <w:rFonts w:cs="Times New Roman"/>
                <w:lang w:val="en-US"/>
              </w:rPr>
              <w:t xml:space="preserve">. 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2"/>
              </w:numPr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No cost to students</w:t>
            </w:r>
            <w:r w:rsidR="00DF153D">
              <w:rPr>
                <w:lang w:val="en-US"/>
              </w:rPr>
              <w:t xml:space="preserve"> </w:t>
            </w:r>
            <w:r w:rsidR="00DF153D">
              <w:rPr>
                <w:lang w:val="en-US"/>
              </w:rPr>
              <w:fldChar w:fldCharType="begin"/>
            </w:r>
            <w:r w:rsidR="00641668">
              <w:rPr>
                <w:lang w:val="en-US"/>
              </w:rPr>
              <w:instrText xml:space="preserve"> ADDIN EN.CITE &lt;EndNote&gt;&lt;Cite&gt;&lt;Author&gt;Lubans&lt;/Author&gt;&lt;Year&gt;2011&lt;/Year&gt;&lt;RecNum&gt;709&lt;/RecNum&gt;&lt;DisplayText&gt;(15)&lt;/DisplayText&gt;&lt;record&gt;&lt;rec-number&gt;709&lt;/rec-number&gt;&lt;foreign-keys&gt;&lt;key app="EN" db-id="2p2dvzztvrarsserax75eap4t2peadwsrxas" timestamp="0"&gt;709&lt;/key&gt;&lt;/foreign-keys&gt;&lt;ref-type name="Journal Article"&gt;17&lt;/ref-type&gt;&lt;contributors&gt;&lt;authors&gt;&lt;author&gt;Lubans, David R&lt;/author&gt;&lt;author&gt;Morgan, Philip J&lt;/author&gt;&lt;author&gt;McCormack, Ann&lt;/author&gt;&lt;/authors&gt;&lt;/contributors&gt;&lt;titles&gt;&lt;title&gt;Adolescents and school sport: the relationship between beliefs, social support and physical self-perception&lt;/title&gt;&lt;secondary-title&gt;Physical Education &amp;amp; Sport Pedagogy&lt;/secondary-title&gt;&lt;/titles&gt;&lt;pages&gt;237-250&lt;/pages&gt;&lt;volume&gt;16&lt;/volume&gt;&lt;number&gt;3&lt;/number&gt;&lt;dates&gt;&lt;year&gt;2011&lt;/year&gt;&lt;/dates&gt;&lt;urls&gt;&lt;related-urls&gt;&lt;url&gt;http://dx.doi.org/10.1080/17408989.2010.532784 &lt;/url&gt;&lt;url&gt;http://www.tandfonline.com/doi/pdf/10.1080/17408989.2010.532784&lt;/url&gt;&lt;/related-urls&gt;&lt;/urls&gt;&lt;electronic-resource-num&gt;10.1080/17408989.2010.532784&lt;/electronic-resource-num&gt;&lt;/record&gt;&lt;/Cite&gt;&lt;/EndNote&gt;</w:instrText>
            </w:r>
            <w:r w:rsidR="00DF153D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15)</w:t>
            </w:r>
            <w:r w:rsidR="00DF153D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 xml:space="preserve">. </w:t>
            </w:r>
          </w:p>
          <w:p w:rsidR="003638F6" w:rsidRPr="0098113E" w:rsidRDefault="003638F6" w:rsidP="00E04DC1">
            <w:pPr>
              <w:pStyle w:val="CommentText"/>
              <w:spacing w:before="120"/>
              <w:rPr>
                <w:lang w:val="en-US"/>
              </w:rPr>
            </w:pPr>
            <w:r w:rsidRPr="0098113E">
              <w:rPr>
                <w:i/>
                <w:lang w:val="en-US"/>
              </w:rPr>
              <w:t>Content: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3"/>
              </w:numPr>
              <w:spacing w:before="120" w:after="0"/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 xml:space="preserve">Focus on autonomy and personal mastery but included co-operative and competitive games. </w:t>
            </w:r>
          </w:p>
          <w:p w:rsidR="003638F6" w:rsidRDefault="003638F6" w:rsidP="000D6524">
            <w:pPr>
              <w:pStyle w:val="CommentText"/>
              <w:numPr>
                <w:ilvl w:val="0"/>
                <w:numId w:val="13"/>
              </w:numPr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Student selection of music during sport sessions.</w:t>
            </w:r>
          </w:p>
          <w:p w:rsidR="00F778EB" w:rsidRPr="0098113E" w:rsidRDefault="00F778EB" w:rsidP="000D6524">
            <w:pPr>
              <w:pStyle w:val="CommentText"/>
              <w:numPr>
                <w:ilvl w:val="0"/>
                <w:numId w:val="13"/>
              </w:numPr>
              <w:ind w:left="317" w:hanging="283"/>
              <w:rPr>
                <w:lang w:val="en-US"/>
              </w:rPr>
            </w:pPr>
            <w:r>
              <w:rPr>
                <w:lang w:val="en-US"/>
              </w:rPr>
              <w:t>Focus on resistance training to improve strength.</w:t>
            </w:r>
          </w:p>
          <w:p w:rsidR="003638F6" w:rsidRPr="0098113E" w:rsidRDefault="003638F6" w:rsidP="00E04DC1">
            <w:pPr>
              <w:pStyle w:val="CommentText"/>
              <w:spacing w:before="120"/>
              <w:rPr>
                <w:i/>
                <w:lang w:val="en-US"/>
              </w:rPr>
            </w:pPr>
            <w:r w:rsidRPr="0098113E">
              <w:rPr>
                <w:i/>
                <w:lang w:val="en-US"/>
              </w:rPr>
              <w:t>Format: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4"/>
              </w:numPr>
              <w:spacing w:before="120" w:after="0"/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Delivered at schools (no cost for transport)</w:t>
            </w:r>
            <w:r w:rsidR="00DF153D">
              <w:rPr>
                <w:lang w:val="en-US"/>
              </w:rPr>
              <w:t xml:space="preserve"> </w:t>
            </w:r>
            <w:r w:rsidR="00DF153D">
              <w:rPr>
                <w:lang w:val="en-US"/>
              </w:rPr>
              <w:fldChar w:fldCharType="begin"/>
            </w:r>
            <w:r w:rsidR="00641668">
              <w:rPr>
                <w:lang w:val="en-US"/>
              </w:rPr>
              <w:instrText xml:space="preserve"> ADDIN EN.CITE &lt;EndNote&gt;&lt;Cite&gt;&lt;Author&gt;Lubans&lt;/Author&gt;&lt;Year&gt;2011&lt;/Year&gt;&lt;RecNum&gt;709&lt;/RecNum&gt;&lt;DisplayText&gt;(15)&lt;/DisplayText&gt;&lt;record&gt;&lt;rec-number&gt;709&lt;/rec-number&gt;&lt;foreign-keys&gt;&lt;key app="EN" db-id="2p2dvzztvrarsserax75eap4t2peadwsrxas" timestamp="0"&gt;709&lt;/key&gt;&lt;/foreign-keys&gt;&lt;ref-type name="Journal Article"&gt;17&lt;/ref-type&gt;&lt;contributors&gt;&lt;authors&gt;&lt;author&gt;Lubans, David R&lt;/author&gt;&lt;author&gt;Morgan, Philip J&lt;/author&gt;&lt;author&gt;McCormack, Ann&lt;/author&gt;&lt;/authors&gt;&lt;/contributors&gt;&lt;titles&gt;&lt;title&gt;Adolescents and school sport: the relationship between beliefs, social support and physical self-perception&lt;/title&gt;&lt;secondary-title&gt;Physical Education &amp;amp; Sport Pedagogy&lt;/secondary-title&gt;&lt;/titles&gt;&lt;pages&gt;237-250&lt;/pages&gt;&lt;volume&gt;16&lt;/volume&gt;&lt;number&gt;3&lt;/number&gt;&lt;dates&gt;&lt;year&gt;2011&lt;/year&gt;&lt;/dates&gt;&lt;urls&gt;&lt;related-urls&gt;&lt;url&gt;http://dx.doi.org/10.1080/17408989.2010.532784 &lt;/url&gt;&lt;url&gt;http://www.tandfonline.com/doi/pdf/10.1080/17408989.2010.532784&lt;/url&gt;&lt;/related-urls&gt;&lt;/urls&gt;&lt;electronic-resource-num&gt;10.1080/17408989.2010.532784&lt;/electronic-resource-num&gt;&lt;/record&gt;&lt;/Cite&gt;&lt;/EndNote&gt;</w:instrText>
            </w:r>
            <w:r w:rsidR="00DF153D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15)</w:t>
            </w:r>
            <w:r w:rsidR="00DF153D">
              <w:rPr>
                <w:lang w:val="en-US"/>
              </w:rPr>
              <w:fldChar w:fldCharType="end"/>
            </w:r>
            <w:r w:rsidRPr="0098113E">
              <w:rPr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CommentText"/>
              <w:numPr>
                <w:ilvl w:val="0"/>
                <w:numId w:val="14"/>
              </w:numPr>
              <w:spacing w:after="0"/>
              <w:ind w:left="317" w:hanging="283"/>
              <w:rPr>
                <w:lang w:val="en-US"/>
              </w:rPr>
            </w:pPr>
            <w:r>
              <w:rPr>
                <w:lang w:val="en-US"/>
              </w:rPr>
              <w:t>Smartphone app/website developed. M</w:t>
            </w:r>
            <w:r w:rsidRPr="0098113E">
              <w:rPr>
                <w:lang w:val="en-US"/>
              </w:rPr>
              <w:t xml:space="preserve">otivational </w:t>
            </w:r>
            <w:r>
              <w:rPr>
                <w:lang w:val="en-US"/>
              </w:rPr>
              <w:t>SMS messages</w:t>
            </w:r>
            <w:r w:rsidRPr="0098113E">
              <w:rPr>
                <w:lang w:val="en-US"/>
              </w:rPr>
              <w:t xml:space="preserve"> using colloquial language</w:t>
            </w:r>
            <w:r w:rsidR="00D023A3">
              <w:rPr>
                <w:lang w:val="en-US"/>
              </w:rPr>
              <w:t xml:space="preserve"> </w:t>
            </w:r>
            <w:r w:rsidR="00D023A3">
              <w:rPr>
                <w:lang w:val="en-US"/>
              </w:rPr>
              <w:fldChar w:fldCharType="begin"/>
            </w:r>
            <w:r w:rsidR="0025369C">
              <w:rPr>
                <w:lang w:val="en-US"/>
              </w:rPr>
              <w:instrText xml:space="preserve"> ADDIN EN.CITE &lt;EndNote&gt;&lt;Cite&gt;&lt;Author&gt;Perry&lt;/Author&gt;&lt;Year&gt;2012&lt;/Year&gt;&lt;RecNum&gt;2194&lt;/RecNum&gt;&lt;DisplayText&gt;(26)&lt;/DisplayText&gt;&lt;record&gt;&lt;rec-number&gt;2194&lt;/rec-number&gt;&lt;foreign-keys&gt;&lt;key app="EN" db-id="2p2dvzztvrarsserax75eap4t2peadwsrxas" timestamp="1450235389"&gt;2194&lt;/key&gt;&lt;/foreign-keys&gt;&lt;ref-type name="Journal Article"&gt;17&lt;/ref-type&gt;&lt;contributors&gt;&lt;authors&gt;&lt;author&gt;Perry, Raymond CW&lt;/author&gt;&lt;author&gt;Kayekjian, Karen C&lt;/author&gt;&lt;author&gt;Braun, Rebecca A&lt;/author&gt;&lt;author&gt;Cantu, Michelle&lt;/author&gt;&lt;author&gt;Sheoran, Bhupendra&lt;/author&gt;&lt;author&gt;Chung, Paul J&lt;/author&gt;&lt;/authors&gt;&lt;/contributors&gt;&lt;titles&gt;&lt;title&gt;Adolescents&amp;apos; perspectives on the use of a text messaging service for preventive sexual health promotion&lt;/title&gt;&lt;secondary-title&gt;Journal of adolescent health&lt;/secondary-title&gt;&lt;/titles&gt;&lt;periodical&gt;&lt;full-title&gt;Journal of Adolescent Health&lt;/full-title&gt;&lt;abbr-1&gt;J. Adolesc. Health&lt;/abbr-1&gt;&lt;abbr-2&gt;J Adolesc Health&lt;/abbr-2&gt;&lt;/periodical&gt;&lt;pages&gt;220-225&lt;/pages&gt;&lt;volume&gt;51&lt;/volume&gt;&lt;number&gt;3&lt;/number&gt;&lt;dates&gt;&lt;year&gt;2012&lt;/year&gt;&lt;/dates&gt;&lt;isbn&gt;1054-139X&lt;/isbn&gt;&lt;urls&gt;&lt;/urls&gt;&lt;/record&gt;&lt;/Cite&gt;&lt;/EndNote&gt;</w:instrText>
            </w:r>
            <w:r w:rsidR="00D023A3">
              <w:rPr>
                <w:lang w:val="en-US"/>
              </w:rPr>
              <w:fldChar w:fldCharType="separate"/>
            </w:r>
            <w:r w:rsidR="00641668">
              <w:rPr>
                <w:noProof/>
                <w:lang w:val="en-US"/>
              </w:rPr>
              <w:t>(26)</w:t>
            </w:r>
            <w:r w:rsidR="00D023A3">
              <w:rPr>
                <w:lang w:val="en-US"/>
              </w:rPr>
              <w:fldChar w:fldCharType="end"/>
            </w:r>
            <w:r w:rsidR="00DF153D">
              <w:rPr>
                <w:lang w:val="en-US"/>
              </w:rPr>
              <w:t xml:space="preserve"> </w:t>
            </w:r>
          </w:p>
          <w:p w:rsidR="003638F6" w:rsidRPr="0098113E" w:rsidRDefault="003638F6" w:rsidP="00641668">
            <w:pPr>
              <w:pStyle w:val="CommentText"/>
              <w:numPr>
                <w:ilvl w:val="0"/>
                <w:numId w:val="14"/>
              </w:numPr>
              <w:spacing w:after="60"/>
              <w:ind w:left="317" w:hanging="283"/>
              <w:rPr>
                <w:lang w:val="en-US"/>
              </w:rPr>
            </w:pPr>
            <w:r w:rsidRPr="0098113E">
              <w:rPr>
                <w:lang w:val="en-US"/>
              </w:rPr>
              <w:t>‘CrossFit’-style workouts named after video games, superheroes and males athletes</w:t>
            </w:r>
            <w:r w:rsidR="00D023A3">
              <w:rPr>
                <w:lang w:val="en-US"/>
              </w:rPr>
              <w:t xml:space="preserve"> </w:t>
            </w:r>
            <w:r w:rsidR="00D023A3">
              <w:rPr>
                <w:lang w:val="en-US"/>
              </w:rPr>
              <w:fldChar w:fldCharType="begin"/>
            </w:r>
            <w:r w:rsidR="0025369C">
              <w:rPr>
                <w:lang w:val="en-US"/>
              </w:rPr>
              <w:instrText xml:space="preserve"> ADDIN EN.CITE &lt;EndNote&gt;&lt;Cite&gt;&lt;Author&gt;Resnicow&lt;/Author&gt;&lt;Year&gt;1999&lt;/Year&gt;&lt;RecNum&gt;1974&lt;/RecNum&gt;&lt;DisplayText&gt;(28)&lt;/DisplayText&gt;&lt;record&gt;&lt;rec-number&gt;1974&lt;/rec-number&gt;&lt;foreign-keys&gt;&lt;key app="EN" db-id="2p2dvzztvrarsserax75eap4t2peadwsrxas" timestamp="1392350895"&gt;1974&lt;/key&gt;&lt;/foreign-keys&gt;&lt;ref-type name="Journal Article"&gt;17&lt;/ref-type&gt;&lt;contributors&gt;&lt;authors&gt;&lt;author&gt;Resnicow, K.&lt;/author&gt;&lt;author&gt;Baranowski, T.&lt;/author&gt;&lt;author&gt;Ahluwalia, J. S.&lt;/author&gt;&lt;author&gt;Braithwaite, R. L.&lt;/author&gt;&lt;/authors&gt;&lt;/contributors&gt;&lt;titles&gt;&lt;title&gt;Cultural sensitivity in public health: Defined and demystified.&lt;/title&gt;&lt;secondary-title&gt;Ethnicity &amp;amp;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10-21&lt;/pages&gt;&lt;volume&gt;9&lt;/volume&gt;&lt;dates&gt;&lt;year&gt;1999&lt;/year&gt;&lt;/dates&gt;&lt;urls&gt;&lt;/urls&gt;&lt;/record&gt;&lt;/Cite&gt;&lt;/EndNote&gt;</w:instrText>
            </w:r>
            <w:r w:rsidR="00D023A3">
              <w:rPr>
                <w:lang w:val="en-US"/>
              </w:rPr>
              <w:fldChar w:fldCharType="separate"/>
            </w:r>
            <w:r w:rsidR="0025369C">
              <w:rPr>
                <w:noProof/>
                <w:lang w:val="en-US"/>
              </w:rPr>
              <w:t>(28)</w:t>
            </w:r>
            <w:r w:rsidR="00D023A3">
              <w:rPr>
                <w:lang w:val="en-US"/>
              </w:rPr>
              <w:fldChar w:fldCharType="end"/>
            </w:r>
          </w:p>
          <w:p w:rsidR="003638F6" w:rsidRPr="0098113E" w:rsidRDefault="003638F6" w:rsidP="00641668">
            <w:pPr>
              <w:pStyle w:val="CommentText"/>
              <w:spacing w:before="60" w:after="60"/>
              <w:rPr>
                <w:i/>
                <w:lang w:val="en-US"/>
              </w:rPr>
            </w:pPr>
            <w:r w:rsidRPr="0098113E">
              <w:rPr>
                <w:i/>
                <w:lang w:val="en-US"/>
              </w:rPr>
              <w:t>Facilitator:</w:t>
            </w:r>
          </w:p>
          <w:p w:rsidR="003638F6" w:rsidRPr="0098113E" w:rsidRDefault="003638F6" w:rsidP="00641668">
            <w:pPr>
              <w:pStyle w:val="ListParagraph"/>
              <w:numPr>
                <w:ilvl w:val="0"/>
                <w:numId w:val="1"/>
              </w:numPr>
              <w:spacing w:before="6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Delivered by male teachers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Dee&lt;/Author&gt;&lt;Year&gt;2007&lt;/Year&gt;&lt;RecNum&gt;2191&lt;/RecNum&gt;&lt;DisplayText&gt;(4)&lt;/DisplayText&gt;&lt;record&gt;&lt;rec-number&gt;2191&lt;/rec-number&gt;&lt;foreign-keys&gt;&lt;key app="EN" db-id="2p2dvzztvrarsserax75eap4t2peadwsrxas" timestamp="1450235387"&gt;2191&lt;/key&gt;&lt;/foreign-keys&gt;&lt;ref-type name="Journal Article"&gt;17&lt;/ref-type&gt;&lt;contributors&gt;&lt;authors&gt;&lt;author&gt;Dee, Thomas S&lt;/author&gt;&lt;/authors&gt;&lt;/contributors&gt;&lt;titles&gt;&lt;title&gt;Teachers and the gender gaps in student achievement&lt;/title&gt;&lt;secondary-title&gt;Journal of Human Resources&lt;/secondary-title&gt;&lt;/titles&gt;&lt;periodical&gt;&lt;full-title&gt;Journal of Human Resources&lt;/full-title&gt;&lt;abbr-1&gt;J. Hum. Resour.&lt;/abbr-1&gt;&lt;abbr-2&gt;J Hum Resour&lt;/abbr-2&gt;&lt;/periodical&gt;&lt;pages&gt;528-554&lt;/pages&gt;&lt;volume&gt;42&lt;/volume&gt;&lt;number&gt;3&lt;/number&gt;&lt;dates&gt;&lt;year&gt;2007&lt;/year&gt;&lt;/dates&gt;&lt;isbn&gt;0022-166X&lt;/isbn&gt;&lt;urls&gt;&lt;/urls&gt;&lt;/record&gt;&lt;/Cite&gt;&lt;/EndNote&gt;</w:instrTex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4)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spacing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 xml:space="preserve">Professional learning for teachers </w:t>
            </w:r>
            <w:r>
              <w:rPr>
                <w:sz w:val="20"/>
                <w:szCs w:val="20"/>
                <w:lang w:val="en-US"/>
              </w:rPr>
              <w:t>and accredited professional learning hours</w:t>
            </w:r>
            <w:r w:rsidRPr="0098113E">
              <w:rPr>
                <w:sz w:val="20"/>
                <w:szCs w:val="20"/>
                <w:lang w:val="en-US"/>
              </w:rPr>
              <w:t>.</w:t>
            </w:r>
          </w:p>
          <w:p w:rsidR="003638F6" w:rsidRPr="0098113E" w:rsidRDefault="003638F6" w:rsidP="00641668">
            <w:pPr>
              <w:pStyle w:val="ListParagraph"/>
              <w:numPr>
                <w:ilvl w:val="0"/>
                <w:numId w:val="1"/>
              </w:numPr>
              <w:spacing w:after="6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>First sport session in each school modelled by a member of research team.</w:t>
            </w:r>
          </w:p>
          <w:p w:rsidR="003638F6" w:rsidRPr="0098113E" w:rsidRDefault="003638F6" w:rsidP="00641668">
            <w:pPr>
              <w:spacing w:before="60" w:after="60"/>
              <w:rPr>
                <w:rFonts w:cs="Times New Roman"/>
                <w:i/>
                <w:sz w:val="20"/>
                <w:szCs w:val="20"/>
                <w:lang w:val="en-US"/>
              </w:rPr>
            </w:pPr>
            <w:r w:rsidRPr="0098113E">
              <w:rPr>
                <w:i/>
                <w:sz w:val="20"/>
                <w:szCs w:val="20"/>
                <w:lang w:val="en-US"/>
              </w:rPr>
              <w:t>Pedagogy</w:t>
            </w:r>
          </w:p>
          <w:p w:rsidR="003638F6" w:rsidRPr="0098113E" w:rsidRDefault="003638F6" w:rsidP="00641668">
            <w:pPr>
              <w:pStyle w:val="ListParagraph"/>
              <w:numPr>
                <w:ilvl w:val="0"/>
                <w:numId w:val="1"/>
              </w:numPr>
              <w:spacing w:before="60"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Promotion of autonomy-supportive teaching strategies and opportunities for peer leadership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begin"/>
            </w:r>
            <w:r w:rsidR="0025369C">
              <w:rPr>
                <w:rFonts w:cs="Times New Roman"/>
                <w:sz w:val="20"/>
                <w:szCs w:val="20"/>
                <w:lang w:val="en-US"/>
              </w:rPr>
              <w:instrText xml:space="preserve"> ADDIN EN.CITE &lt;EndNote&gt;&lt;Cite&gt;&lt;Author&gt;Lim&lt;/Author&gt;&lt;Year&gt;2009&lt;/Year&gt;&lt;RecNum&gt;2196&lt;/RecNum&gt;&lt;DisplayText&gt;(11)&lt;/DisplayText&gt;&lt;record&gt;&lt;rec-number&gt;2196&lt;/rec-number&gt;&lt;foreign-keys&gt;&lt;key app="EN" db-id="2p2dvzztvrarsserax75eap4t2peadwsrxas" timestamp="1450235390"&gt;2196&lt;/key&gt;&lt;/foreign-keys&gt;&lt;ref-type name="Journal Article"&gt;17&lt;/ref-type&gt;&lt;contributors&gt;&lt;authors&gt;&lt;author&gt;Lim, BS Coral&lt;/author&gt;&lt;author&gt;Wang, CK John&lt;/author&gt;&lt;/authors&gt;&lt;/contributors&gt;&lt;titles&gt;&lt;title&gt;Perceived autonomy support, behavioural regulations in physical education and physical activity intention&lt;/title&gt;&lt;secondary-title&gt;Psychology of Sport and Exercise&lt;/secondary-title&gt;&lt;/titles&gt;&lt;periodical&gt;&lt;full-title&gt;Psychology of Sport and Exercise&lt;/full-title&gt;&lt;abbr-1&gt;Psychol. Sport. Exerc.&lt;/abbr-1&gt;&lt;abbr-2&gt;Psychol Sport Exerc&lt;/abbr-2&gt;&lt;/periodical&gt;&lt;pages&gt;52-60&lt;/pages&gt;&lt;volume&gt;10&lt;/volume&gt;&lt;number&gt;1&lt;/number&gt;&lt;dates&gt;&lt;year&gt;2009&lt;/year&gt;&lt;/dates&gt;&lt;isbn&gt;1469-0292&lt;/isbn&gt;&lt;urls&gt;&lt;/urls&gt;&lt;/record&gt;&lt;/Cite&gt;&lt;/EndNote&gt;</w:instrTex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separate"/>
            </w:r>
            <w:r w:rsidR="00641668">
              <w:rPr>
                <w:rFonts w:cs="Times New Roman"/>
                <w:noProof/>
                <w:sz w:val="20"/>
                <w:szCs w:val="20"/>
                <w:lang w:val="en-US"/>
              </w:rPr>
              <w:t>(11)</w:t>
            </w:r>
            <w:r w:rsidR="00450BD6">
              <w:rPr>
                <w:rFonts w:cs="Times New Roman"/>
                <w:sz w:val="20"/>
                <w:szCs w:val="20"/>
                <w:lang w:val="en-US"/>
              </w:rPr>
              <w:fldChar w:fldCharType="end"/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Pr="0098113E" w:rsidRDefault="003638F6" w:rsidP="000D6524">
            <w:pPr>
              <w:pStyle w:val="ListParagraph"/>
              <w:numPr>
                <w:ilvl w:val="0"/>
                <w:numId w:val="1"/>
              </w:numPr>
              <w:spacing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>Professional learning informed teachers of ‘SAAFE’ teaching principles used to guide the delivery of the program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(Supportive, Active, Autonomous, Fair, and Enjoyable)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>.</w:t>
            </w:r>
          </w:p>
          <w:p w:rsidR="003638F6" w:rsidRDefault="003638F6" w:rsidP="000D6524">
            <w:pPr>
              <w:pStyle w:val="ListParagraph"/>
              <w:numPr>
                <w:ilvl w:val="0"/>
                <w:numId w:val="1"/>
              </w:numPr>
              <w:spacing w:after="0"/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Researcher-led seminars included </w:t>
            </w:r>
            <w:r>
              <w:rPr>
                <w:rFonts w:cs="Times New Roman"/>
                <w:sz w:val="20"/>
                <w:szCs w:val="20"/>
                <w:lang w:val="en-US"/>
              </w:rPr>
              <w:t>engaging</w:t>
            </w:r>
            <w:r w:rsidRPr="0098113E">
              <w:rPr>
                <w:rFonts w:cs="Times New Roman"/>
                <w:sz w:val="20"/>
                <w:szCs w:val="20"/>
                <w:lang w:val="en-US"/>
              </w:rPr>
              <w:t xml:space="preserve"> learning opportunities (e.g., interactive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polling).</w:t>
            </w:r>
          </w:p>
          <w:p w:rsidR="003638F6" w:rsidRPr="006B455A" w:rsidRDefault="003638F6" w:rsidP="000D6524">
            <w:pPr>
              <w:pStyle w:val="ListParagraph"/>
              <w:numPr>
                <w:ilvl w:val="0"/>
                <w:numId w:val="1"/>
              </w:numPr>
              <w:ind w:left="317" w:hanging="283"/>
              <w:contextualSpacing w:val="0"/>
              <w:rPr>
                <w:rFonts w:cs="Times New Roman"/>
                <w:sz w:val="20"/>
                <w:szCs w:val="20"/>
                <w:lang w:val="en-US"/>
              </w:rPr>
            </w:pPr>
            <w:r w:rsidRPr="0098113E">
              <w:rPr>
                <w:sz w:val="20"/>
                <w:szCs w:val="20"/>
                <w:lang w:val="en-US"/>
              </w:rPr>
              <w:t>Observations of sport sessions to support teachers and provide feedback.</w:t>
            </w:r>
          </w:p>
        </w:tc>
      </w:tr>
      <w:tr w:rsidR="003638F6" w:rsidRPr="0098113E" w:rsidTr="006B231A">
        <w:tc>
          <w:tcPr>
            <w:tcW w:w="14601" w:type="dxa"/>
            <w:gridSpan w:val="3"/>
            <w:tcBorders>
              <w:top w:val="single" w:sz="4" w:space="0" w:color="auto"/>
              <w:left w:val="nil"/>
              <w:right w:val="nil"/>
            </w:tcBorders>
          </w:tcPr>
          <w:p w:rsidR="003638F6" w:rsidRDefault="003638F6" w:rsidP="00E04DC1">
            <w:pPr>
              <w:pStyle w:val="CommentText"/>
              <w:spacing w:before="60" w:after="60"/>
              <w:rPr>
                <w:lang w:val="en-US"/>
              </w:rPr>
            </w:pPr>
            <w:r>
              <w:rPr>
                <w:lang w:val="en-US"/>
              </w:rPr>
              <w:t>RCT, randomized controlled trial; PE, physical education.</w:t>
            </w:r>
          </w:p>
          <w:p w:rsidR="00E04DC1" w:rsidRPr="009B1ACB" w:rsidRDefault="00E04DC1" w:rsidP="00891D74">
            <w:pPr>
              <w:pStyle w:val="CommentText"/>
              <w:spacing w:before="60" w:after="60"/>
              <w:rPr>
                <w:lang w:val="en-US"/>
              </w:rPr>
            </w:pPr>
            <w:r w:rsidRPr="00891D74">
              <w:rPr>
                <w:vertAlign w:val="superscript"/>
                <w:lang w:val="en-US"/>
              </w:rPr>
              <w:t>a</w:t>
            </w:r>
            <w:r w:rsidR="00891D74">
              <w:rPr>
                <w:lang w:val="en-US"/>
              </w:rPr>
              <w:t xml:space="preserve"> Example s</w:t>
            </w:r>
            <w:r w:rsidRPr="00891D74">
              <w:rPr>
                <w:lang w:val="en-US"/>
              </w:rPr>
              <w:t xml:space="preserve">trategies </w:t>
            </w:r>
            <w:r w:rsidR="00891D74">
              <w:rPr>
                <w:lang w:val="en-US"/>
              </w:rPr>
              <w:t>provided that were</w:t>
            </w:r>
            <w:r w:rsidRPr="00891D74">
              <w:rPr>
                <w:lang w:val="en-US"/>
              </w:rPr>
              <w:t xml:space="preserve"> based on insights </w:t>
            </w:r>
            <w:r w:rsidRPr="00891D74">
              <w:rPr>
                <w:rFonts w:cs="Times New Roman"/>
                <w:szCs w:val="24"/>
                <w:lang w:val="en-US"/>
              </w:rPr>
              <w:t xml:space="preserve">obtained through pilot work, focus groups, interviews, process evaluations, observations, personal researcher reflections and examination of existing </w:t>
            </w:r>
            <w:r w:rsidR="00891D74">
              <w:rPr>
                <w:rFonts w:cs="Times New Roman"/>
                <w:szCs w:val="24"/>
                <w:lang w:val="en-US"/>
              </w:rPr>
              <w:t>literature</w:t>
            </w:r>
            <w:r w:rsidRPr="00891D74">
              <w:rPr>
                <w:rFonts w:cs="Times New Roman"/>
                <w:szCs w:val="24"/>
                <w:lang w:val="en-US"/>
              </w:rPr>
              <w:t>.</w:t>
            </w:r>
          </w:p>
        </w:tc>
      </w:tr>
    </w:tbl>
    <w:p w:rsidR="00DC1E9B" w:rsidRDefault="00DC1E9B">
      <w:pPr>
        <w:rPr>
          <w:b/>
        </w:rPr>
        <w:sectPr w:rsidR="00DC1E9B" w:rsidSect="003638F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DF153D" w:rsidRPr="00DC1E9B" w:rsidRDefault="00DC1E9B">
      <w:pPr>
        <w:rPr>
          <w:b/>
        </w:rPr>
      </w:pPr>
      <w:r w:rsidRPr="00DC1E9B">
        <w:rPr>
          <w:b/>
        </w:rPr>
        <w:lastRenderedPageBreak/>
        <w:t>Supplementary references</w:t>
      </w:r>
    </w:p>
    <w:p w:rsidR="00DC1E9B" w:rsidRDefault="00DC1E9B"/>
    <w:p w:rsidR="0025369C" w:rsidRPr="0025369C" w:rsidRDefault="00DF153D" w:rsidP="0025369C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369C" w:rsidRPr="0025369C">
        <w:t>1.</w:t>
      </w:r>
      <w:r w:rsidR="0025369C" w:rsidRPr="0025369C">
        <w:tab/>
        <w:t xml:space="preserve">Cockburn C. Year 9 girls and physical education: A survey of pupil perception. </w:t>
      </w:r>
      <w:r w:rsidR="0025369C" w:rsidRPr="0025369C">
        <w:rPr>
          <w:i/>
        </w:rPr>
        <w:t>Bull. Phys. Educ.</w:t>
      </w:r>
      <w:r w:rsidR="0025369C" w:rsidRPr="0025369C">
        <w:t xml:space="preserve"> 2001;37(1):5-24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.</w:t>
      </w:r>
      <w:r w:rsidRPr="0025369C">
        <w:tab/>
        <w:t xml:space="preserve">Courtenay W. Constructions of masculinity and their influence on men's well-being: a theory of gender and health. </w:t>
      </w:r>
      <w:r w:rsidRPr="0025369C">
        <w:rPr>
          <w:i/>
        </w:rPr>
        <w:t>Soc. Sci. Med.</w:t>
      </w:r>
      <w:r w:rsidRPr="0025369C">
        <w:t xml:space="preserve"> 2000;50(10):1385-40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3.</w:t>
      </w:r>
      <w:r w:rsidRPr="0025369C">
        <w:tab/>
        <w:t xml:space="preserve">Couturier LE, Chepko S, Coughlin MA. Whose gym is it? Gendered perspectives on middle and secondary school physical education. </w:t>
      </w:r>
      <w:r w:rsidRPr="0025369C">
        <w:rPr>
          <w:i/>
        </w:rPr>
        <w:t>Phys. Educ.</w:t>
      </w:r>
      <w:r w:rsidRPr="0025369C">
        <w:t xml:space="preserve"> 2007;64(3):152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4.</w:t>
      </w:r>
      <w:r w:rsidRPr="0025369C">
        <w:tab/>
        <w:t xml:space="preserve">Dee TS. Teachers and the gender gaps in student achievement. </w:t>
      </w:r>
      <w:r w:rsidRPr="0025369C">
        <w:rPr>
          <w:i/>
        </w:rPr>
        <w:t>J. Hum. Resour.</w:t>
      </w:r>
      <w:r w:rsidRPr="0025369C">
        <w:t xml:space="preserve"> 2007;42(3):528-54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5.</w:t>
      </w:r>
      <w:r w:rsidRPr="0025369C">
        <w:tab/>
        <w:t xml:space="preserve">Dewar D, Morgan PJ, Plotnikoff RC et al. The Nutrition and Enjoyable Activity for Teen Girls study: A cluster randomized controlled trial. </w:t>
      </w:r>
      <w:r w:rsidRPr="0025369C">
        <w:rPr>
          <w:i/>
        </w:rPr>
        <w:t>Am. J. Prev. Med.</w:t>
      </w:r>
      <w:r w:rsidRPr="0025369C">
        <w:t xml:space="preserve"> 2013;45(3):313-7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6.</w:t>
      </w:r>
      <w:r w:rsidRPr="0025369C">
        <w:tab/>
        <w:t xml:space="preserve">Egger G. Intervening in men's nutrition: lessons from the GutBuster men's 'waist loss' program. </w:t>
      </w:r>
      <w:r w:rsidRPr="0025369C">
        <w:rPr>
          <w:i/>
        </w:rPr>
        <w:t>Aust. J. Nutr. Diet.</w:t>
      </w:r>
      <w:r w:rsidRPr="0025369C">
        <w:t xml:space="preserve"> 2000;57(1):46-9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7.</w:t>
      </w:r>
      <w:r w:rsidRPr="0025369C">
        <w:tab/>
        <w:t xml:space="preserve">Fletcher R, St George J, Freeman E. Rough and tumble play quality: theoretical foundations for a new measure of father-child interaction. </w:t>
      </w:r>
      <w:r w:rsidRPr="0025369C">
        <w:rPr>
          <w:i/>
        </w:rPr>
        <w:t>Early Child. Develop. Care</w:t>
      </w:r>
      <w:r w:rsidRPr="0025369C">
        <w:t>. 2013;183(6):746-59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8.</w:t>
      </w:r>
      <w:r w:rsidRPr="0025369C">
        <w:tab/>
        <w:t xml:space="preserve">Gore JM, Griffiths T, Ladwig JG. Towards better teaching: productive pedagogy as a framework for teacher education. </w:t>
      </w:r>
      <w:r w:rsidRPr="0025369C">
        <w:rPr>
          <w:i/>
        </w:rPr>
        <w:t>Teach Teach Educ</w:t>
      </w:r>
      <w:r w:rsidRPr="0025369C">
        <w:t>. 2004;20(4):375-87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9.</w:t>
      </w:r>
      <w:r w:rsidRPr="0025369C">
        <w:tab/>
        <w:t xml:space="preserve">Gray J, Ginsberg R. Muscle dissatisfaction: an overview of psychological and cultural research and theory. In: J Thompson, G Cafri editors. </w:t>
      </w:r>
      <w:r w:rsidRPr="0025369C">
        <w:rPr>
          <w:i/>
        </w:rPr>
        <w:t>Muscular ideal: Psychological social, and medical perspectives</w:t>
      </w:r>
      <w:r w:rsidRPr="0025369C">
        <w:t>. Washington DC: APA; 2007, pp. 15-39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0.</w:t>
      </w:r>
      <w:r w:rsidRPr="0025369C">
        <w:tab/>
        <w:t xml:space="preserve">Jago R, Davis L, McNeill J et al. Adolescent girls' and parents' views on recruiting and retaining girls into an after-school dance intervention: implications for extra-curricular physical activity provision. </w:t>
      </w:r>
      <w:r w:rsidRPr="0025369C">
        <w:rPr>
          <w:i/>
        </w:rPr>
        <w:t>Int. J. Behav. Nutr. Phys. Act.</w:t>
      </w:r>
      <w:r w:rsidRPr="0025369C">
        <w:t xml:space="preserve"> 2011;8:9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1.</w:t>
      </w:r>
      <w:r w:rsidRPr="0025369C">
        <w:tab/>
        <w:t xml:space="preserve">Lim BC, Wang CJ. Perceived autonomy support, behavioural regulations in physical education and physical activity intention. </w:t>
      </w:r>
      <w:r w:rsidRPr="0025369C">
        <w:rPr>
          <w:i/>
        </w:rPr>
        <w:t>Psychol. Sport. Exerc.</w:t>
      </w:r>
      <w:r w:rsidRPr="0025369C">
        <w:t xml:space="preserve"> 2009;10(1):52-60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2.</w:t>
      </w:r>
      <w:r w:rsidRPr="0025369C">
        <w:tab/>
        <w:t xml:space="preserve">Lubans DR, Cliff DP. Muscular fitness, body composition and physical self-perception in adolescents. </w:t>
      </w:r>
      <w:r w:rsidRPr="0025369C">
        <w:rPr>
          <w:i/>
        </w:rPr>
        <w:t>J. Sci. Med. Sport</w:t>
      </w:r>
      <w:r w:rsidRPr="0025369C">
        <w:t>. 2011;14(3):216-2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3.</w:t>
      </w:r>
      <w:r w:rsidRPr="0025369C">
        <w:tab/>
        <w:t xml:space="preserve">Lubans DR, Morgan PJ, Aguiar EJ, Callister R. Randomized controlled trial of the Physical Activity Leaders (PALs) program for adolescent boys from disadvantaged secondary schools. </w:t>
      </w:r>
      <w:r w:rsidRPr="0025369C">
        <w:rPr>
          <w:i/>
        </w:rPr>
        <w:t>Prev. Med.</w:t>
      </w:r>
      <w:r w:rsidRPr="0025369C">
        <w:t xml:space="preserve"> 2011;52:239-46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4.</w:t>
      </w:r>
      <w:r w:rsidRPr="0025369C">
        <w:tab/>
        <w:t xml:space="preserve">Lubans DR, Morgan PJ, Callister R, Collins CE. Effects of integrating pedometers, parental materials, and e-mail support within an extracurricular school sport intervention. </w:t>
      </w:r>
      <w:r w:rsidRPr="0025369C">
        <w:rPr>
          <w:i/>
        </w:rPr>
        <w:t>J. Adolesc. Health</w:t>
      </w:r>
      <w:r w:rsidRPr="0025369C">
        <w:t>. 2009;44(2):176-83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lastRenderedPageBreak/>
        <w:t>15.</w:t>
      </w:r>
      <w:r w:rsidRPr="0025369C">
        <w:tab/>
        <w:t xml:space="preserve">Lubans DR, Morgan PJ, McCormack A. Adolescents and school sport: the relationship between beliefs, social support and physical self-perception. </w:t>
      </w:r>
      <w:r w:rsidRPr="0025369C">
        <w:rPr>
          <w:i/>
        </w:rPr>
        <w:t>Physical Education &amp; Sport Pedagogy</w:t>
      </w:r>
      <w:r w:rsidRPr="0025369C">
        <w:t>. 2011;16(3):237-50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6.</w:t>
      </w:r>
      <w:r w:rsidRPr="0025369C">
        <w:tab/>
        <w:t xml:space="preserve">Lubans DR, Morgan PJ, Okley AD et al. Preventing obesity among adolescent girls: One year outcomes of the Nutrition and Enjoyable Activity for Teen Girls (NEAT Girls) cluster randomized controlled trial. </w:t>
      </w:r>
      <w:r w:rsidRPr="0025369C">
        <w:rPr>
          <w:i/>
        </w:rPr>
        <w:t>Arch. Pediatr. Adolesc. Med.</w:t>
      </w:r>
      <w:r w:rsidRPr="0025369C">
        <w:t xml:space="preserve"> 2012;166(9):821-7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7.</w:t>
      </w:r>
      <w:r w:rsidRPr="0025369C">
        <w:tab/>
        <w:t xml:space="preserve">Lyu M, Gill DL. Perceived physical competence, enjoyment and effort in same-sex and coeducational physical education classes. </w:t>
      </w:r>
      <w:r w:rsidRPr="0025369C">
        <w:rPr>
          <w:i/>
        </w:rPr>
        <w:t>Educ Psychol-Uk</w:t>
      </w:r>
      <w:r w:rsidRPr="0025369C">
        <w:t>. 2011;31(2):247-60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8.</w:t>
      </w:r>
      <w:r w:rsidRPr="0025369C">
        <w:tab/>
        <w:t xml:space="preserve">Morgan PJ, Callister R, Collins CE et al. The SHED-IT community trial: A randomized controlled trial of internet- and paper-based weight loss programs tailored for overweight and obese men. </w:t>
      </w:r>
      <w:r w:rsidRPr="0025369C">
        <w:rPr>
          <w:i/>
        </w:rPr>
        <w:t>Ann. Behav. Med.</w:t>
      </w:r>
      <w:r w:rsidRPr="0025369C">
        <w:t xml:space="preserve"> 2013;45(2):139-52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19.</w:t>
      </w:r>
      <w:r w:rsidRPr="0025369C">
        <w:tab/>
        <w:t xml:space="preserve">Morgan PJ, Collins CE, Plotnikoff R et al. The ‘Healthy Dads, Healthy Kids’ community randomized controlled trial: A community-based healthy lifestyle program for fathers and their children. </w:t>
      </w:r>
      <w:r w:rsidRPr="0025369C">
        <w:rPr>
          <w:i/>
        </w:rPr>
        <w:t>Prev. Med.</w:t>
      </w:r>
      <w:r w:rsidRPr="0025369C">
        <w:t xml:space="preserve"> 2014;61:90-9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0.</w:t>
      </w:r>
      <w:r w:rsidRPr="0025369C">
        <w:tab/>
        <w:t xml:space="preserve">Morgan PJ, Collins CE, Plotnikoff RC et al. The SHED-IT community trial study protocol: a randomised controlled trial of weight loss programs for overweight and obese men. </w:t>
      </w:r>
      <w:r w:rsidRPr="0025369C">
        <w:rPr>
          <w:i/>
        </w:rPr>
        <w:t>BMC Public Health</w:t>
      </w:r>
      <w:r w:rsidRPr="0025369C">
        <w:t>. 2010;10(701)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1.</w:t>
      </w:r>
      <w:r w:rsidRPr="0025369C">
        <w:tab/>
        <w:t xml:space="preserve">Morgan PJ, Lubans DR, Callister R et al. The 'Healthy Dads, Healthy Kids' randomized controlled trial: Efficacy of a healthy lifestyle program for overweight fathers and their children. </w:t>
      </w:r>
      <w:r w:rsidRPr="0025369C">
        <w:rPr>
          <w:i/>
        </w:rPr>
        <w:t>Int. J. Obes.</w:t>
      </w:r>
      <w:r w:rsidRPr="0025369C">
        <w:t xml:space="preserve"> 2011;35(3):436-47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2.</w:t>
      </w:r>
      <w:r w:rsidRPr="0025369C">
        <w:tab/>
        <w:t xml:space="preserve">Morgan PJ, Lubans DR, Collins CE, Warren JM, Callister R. The SHED-IT randomized controlled trial: Evaluation of an internet-based weight-loss program for men. </w:t>
      </w:r>
      <w:r w:rsidRPr="0025369C">
        <w:rPr>
          <w:i/>
        </w:rPr>
        <w:t>Obesity</w:t>
      </w:r>
      <w:r w:rsidRPr="0025369C">
        <w:t>. 2009;17(11):2025-32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3.</w:t>
      </w:r>
      <w:r w:rsidRPr="0025369C">
        <w:tab/>
        <w:t xml:space="preserve">Morgan PJ, Lubans DR, Collins CE, Warren JM, Callister R. 12-month outcomes and process evaluation of the SHED-IT RCT: An internet-based weight loss program targeting men. </w:t>
      </w:r>
      <w:r w:rsidRPr="0025369C">
        <w:rPr>
          <w:i/>
        </w:rPr>
        <w:t>Obesity</w:t>
      </w:r>
      <w:r w:rsidRPr="0025369C">
        <w:t>. 2011;19(1):142-5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4.</w:t>
      </w:r>
      <w:r w:rsidRPr="0025369C">
        <w:tab/>
        <w:t xml:space="preserve">Morgan PJ, Warren JM, Lubans DR, Collins CE, Callister R. Engaging men in weight loss: Experiences of men who participated in the male only SHED-IT pilot study. </w:t>
      </w:r>
      <w:r w:rsidRPr="0025369C">
        <w:rPr>
          <w:i/>
        </w:rPr>
        <w:t>Obes. Res. Clin. Pract.</w:t>
      </w:r>
      <w:r w:rsidRPr="0025369C">
        <w:t xml:space="preserve"> 2011;5(3):e239-e48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5.</w:t>
      </w:r>
      <w:r w:rsidRPr="0025369C">
        <w:tab/>
        <w:t xml:space="preserve">Olafson L. " I hate phys. ed.": Adolescent gilrs talk about physical education. </w:t>
      </w:r>
      <w:r w:rsidRPr="0025369C">
        <w:rPr>
          <w:i/>
        </w:rPr>
        <w:t>Phys. Educ.</w:t>
      </w:r>
      <w:r w:rsidRPr="0025369C">
        <w:t xml:space="preserve"> 2002;59(2):67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6.</w:t>
      </w:r>
      <w:r w:rsidRPr="0025369C">
        <w:tab/>
        <w:t xml:space="preserve">Perry RC, Kayekjian KC, Braun RA, Cantu M, Sheoran B, Chung PJ. Adolescents' perspectives on the use of a text messaging service for preventive sexual health promotion. </w:t>
      </w:r>
      <w:r w:rsidRPr="0025369C">
        <w:rPr>
          <w:i/>
        </w:rPr>
        <w:t>J. Adolesc. Health</w:t>
      </w:r>
      <w:r w:rsidRPr="0025369C">
        <w:t>. 2012;51(3):220-5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7.</w:t>
      </w:r>
      <w:r w:rsidRPr="0025369C">
        <w:tab/>
        <w:t xml:space="preserve">Prusak KA, Treasure DC, Darst PW, Pangrazi RP. The effects of choice on the motivation of adolescent girls in physical education. </w:t>
      </w:r>
      <w:r w:rsidRPr="0025369C">
        <w:rPr>
          <w:i/>
        </w:rPr>
        <w:t>J. Teach Phys. Educ.</w:t>
      </w:r>
      <w:r w:rsidRPr="0025369C">
        <w:t xml:space="preserve"> 2004;23(1):19-29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lastRenderedPageBreak/>
        <w:t>28.</w:t>
      </w:r>
      <w:r w:rsidRPr="0025369C">
        <w:tab/>
        <w:t xml:space="preserve">Resnicow K, Baranowski T, Ahluwalia JS, Braithwaite RL. Cultural sensitivity in public health: Defined and demystified. </w:t>
      </w:r>
      <w:r w:rsidRPr="0025369C">
        <w:rPr>
          <w:i/>
        </w:rPr>
        <w:t>Ethn. Dis.</w:t>
      </w:r>
      <w:r w:rsidRPr="0025369C">
        <w:t xml:space="preserve"> 1999;9:10-2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29.</w:t>
      </w:r>
      <w:r w:rsidRPr="0025369C">
        <w:tab/>
        <w:t xml:space="preserve">Smith JA, Braunack-Mayer AJ, Wittert GA, Warin MJ. Qualities men value when communicating with general practitioners: implications for primary care settings. </w:t>
      </w:r>
      <w:r w:rsidRPr="0025369C">
        <w:rPr>
          <w:i/>
        </w:rPr>
        <w:t>Med. J. Aust.</w:t>
      </w:r>
      <w:r w:rsidRPr="0025369C">
        <w:t xml:space="preserve"> 2008;189(11/12):618-2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30.</w:t>
      </w:r>
      <w:r w:rsidRPr="0025369C">
        <w:tab/>
        <w:t xml:space="preserve">Smith JJ, Morgan PJ, Plotnikoff RC et al. Smart-phone obesity prevention trial for adolescent boys in low-income communities: the ATLAS RCT. </w:t>
      </w:r>
      <w:r w:rsidRPr="0025369C">
        <w:rPr>
          <w:i/>
        </w:rPr>
        <w:t>Pediatrics</w:t>
      </w:r>
      <w:r w:rsidRPr="0025369C">
        <w:t>. 2014;134(3):e723-31.</w:t>
      </w:r>
    </w:p>
    <w:p w:rsidR="0025369C" w:rsidRPr="0025369C" w:rsidRDefault="0025369C" w:rsidP="0025369C">
      <w:pPr>
        <w:pStyle w:val="EndNoteBibliography"/>
        <w:spacing w:after="240"/>
        <w:ind w:left="720" w:hanging="720"/>
      </w:pPr>
      <w:r w:rsidRPr="0025369C">
        <w:t>31.</w:t>
      </w:r>
      <w:r w:rsidRPr="0025369C">
        <w:tab/>
        <w:t xml:space="preserve">Tannehill D, Zakrajsek D. Student attitudes towards physical education: A multicultural study. </w:t>
      </w:r>
      <w:r w:rsidRPr="0025369C">
        <w:rPr>
          <w:i/>
        </w:rPr>
        <w:t>J. Teach Phys. Educ.</w:t>
      </w:r>
      <w:r w:rsidRPr="0025369C">
        <w:t xml:space="preserve"> 1993;13:78-.</w:t>
      </w:r>
    </w:p>
    <w:p w:rsidR="0025369C" w:rsidRPr="0025369C" w:rsidRDefault="0025369C" w:rsidP="0025369C">
      <w:pPr>
        <w:pStyle w:val="EndNoteBibliography"/>
        <w:ind w:left="720" w:hanging="720"/>
      </w:pPr>
      <w:r w:rsidRPr="0025369C">
        <w:t>32.</w:t>
      </w:r>
      <w:r w:rsidRPr="0025369C">
        <w:tab/>
        <w:t xml:space="preserve">Woolford SJ, Clark SJ, Strecher VJ, Resnicow K. Tailored mobile phone text messages as an adjunct to obesity treatment for adolescents. </w:t>
      </w:r>
      <w:r w:rsidRPr="0025369C">
        <w:rPr>
          <w:i/>
        </w:rPr>
        <w:t>J. Telemed. Telecare</w:t>
      </w:r>
      <w:r w:rsidRPr="0025369C">
        <w:t>. 2010;16(8):458-61.</w:t>
      </w:r>
    </w:p>
    <w:p w:rsidR="000D5C25" w:rsidRDefault="00DF153D">
      <w:r>
        <w:fldChar w:fldCharType="end"/>
      </w:r>
    </w:p>
    <w:sectPr w:rsidR="000D5C25" w:rsidSect="00DC1E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41195" w:rsidRDefault="00441195" w:rsidP="00402783">
      <w:pPr>
        <w:spacing w:after="0"/>
      </w:pPr>
      <w:r>
        <w:separator/>
      </w:r>
    </w:p>
  </w:endnote>
  <w:endnote w:type="continuationSeparator" w:id="0">
    <w:p w:rsidR="00441195" w:rsidRDefault="00441195" w:rsidP="0040278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41195" w:rsidRDefault="00441195" w:rsidP="00402783">
      <w:pPr>
        <w:spacing w:after="0"/>
      </w:pPr>
      <w:r>
        <w:separator/>
      </w:r>
    </w:p>
  </w:footnote>
  <w:footnote w:type="continuationSeparator" w:id="0">
    <w:p w:rsidR="00441195" w:rsidRDefault="00441195" w:rsidP="0040278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ED0B2B"/>
    <w:multiLevelType w:val="hybridMultilevel"/>
    <w:tmpl w:val="B8DC5710"/>
    <w:lvl w:ilvl="0" w:tplc="8B20D4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FC0DF4"/>
    <w:multiLevelType w:val="hybridMultilevel"/>
    <w:tmpl w:val="03843AF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2F715A"/>
    <w:multiLevelType w:val="hybridMultilevel"/>
    <w:tmpl w:val="D78E22E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FE48E4"/>
    <w:multiLevelType w:val="hybridMultilevel"/>
    <w:tmpl w:val="313662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4E67551"/>
    <w:multiLevelType w:val="hybridMultilevel"/>
    <w:tmpl w:val="D4320B4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7C85879"/>
    <w:multiLevelType w:val="hybridMultilevel"/>
    <w:tmpl w:val="B930D94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A594F9D"/>
    <w:multiLevelType w:val="hybridMultilevel"/>
    <w:tmpl w:val="0ACCA7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D7E7817"/>
    <w:multiLevelType w:val="hybridMultilevel"/>
    <w:tmpl w:val="C832D78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4FD52DE"/>
    <w:multiLevelType w:val="hybridMultilevel"/>
    <w:tmpl w:val="BE44C5A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C0532A4"/>
    <w:multiLevelType w:val="hybridMultilevel"/>
    <w:tmpl w:val="130C14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D8B1E59"/>
    <w:multiLevelType w:val="hybridMultilevel"/>
    <w:tmpl w:val="D728C1F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E6D78A7"/>
    <w:multiLevelType w:val="hybridMultilevel"/>
    <w:tmpl w:val="EAD22A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106444"/>
    <w:multiLevelType w:val="hybridMultilevel"/>
    <w:tmpl w:val="9F2AA7A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01868CC"/>
    <w:multiLevelType w:val="hybridMultilevel"/>
    <w:tmpl w:val="6890F728"/>
    <w:lvl w:ilvl="0" w:tplc="0C09000F">
      <w:start w:val="1"/>
      <w:numFmt w:val="decimal"/>
      <w:lvlText w:val="%1."/>
      <w:lvlJc w:val="left"/>
      <w:pPr>
        <w:ind w:left="896" w:hanging="360"/>
      </w:pPr>
    </w:lvl>
    <w:lvl w:ilvl="1" w:tplc="0C090019" w:tentative="1">
      <w:start w:val="1"/>
      <w:numFmt w:val="lowerLetter"/>
      <w:lvlText w:val="%2."/>
      <w:lvlJc w:val="left"/>
      <w:pPr>
        <w:ind w:left="1616" w:hanging="360"/>
      </w:pPr>
    </w:lvl>
    <w:lvl w:ilvl="2" w:tplc="0C09001B" w:tentative="1">
      <w:start w:val="1"/>
      <w:numFmt w:val="lowerRoman"/>
      <w:lvlText w:val="%3."/>
      <w:lvlJc w:val="right"/>
      <w:pPr>
        <w:ind w:left="2336" w:hanging="180"/>
      </w:pPr>
    </w:lvl>
    <w:lvl w:ilvl="3" w:tplc="0C09000F" w:tentative="1">
      <w:start w:val="1"/>
      <w:numFmt w:val="decimal"/>
      <w:lvlText w:val="%4."/>
      <w:lvlJc w:val="left"/>
      <w:pPr>
        <w:ind w:left="3056" w:hanging="360"/>
      </w:pPr>
    </w:lvl>
    <w:lvl w:ilvl="4" w:tplc="0C090019" w:tentative="1">
      <w:start w:val="1"/>
      <w:numFmt w:val="lowerLetter"/>
      <w:lvlText w:val="%5."/>
      <w:lvlJc w:val="left"/>
      <w:pPr>
        <w:ind w:left="3776" w:hanging="360"/>
      </w:pPr>
    </w:lvl>
    <w:lvl w:ilvl="5" w:tplc="0C09001B" w:tentative="1">
      <w:start w:val="1"/>
      <w:numFmt w:val="lowerRoman"/>
      <w:lvlText w:val="%6."/>
      <w:lvlJc w:val="right"/>
      <w:pPr>
        <w:ind w:left="4496" w:hanging="180"/>
      </w:pPr>
    </w:lvl>
    <w:lvl w:ilvl="6" w:tplc="0C09000F" w:tentative="1">
      <w:start w:val="1"/>
      <w:numFmt w:val="decimal"/>
      <w:lvlText w:val="%7."/>
      <w:lvlJc w:val="left"/>
      <w:pPr>
        <w:ind w:left="5216" w:hanging="360"/>
      </w:pPr>
    </w:lvl>
    <w:lvl w:ilvl="7" w:tplc="0C090019" w:tentative="1">
      <w:start w:val="1"/>
      <w:numFmt w:val="lowerLetter"/>
      <w:lvlText w:val="%8."/>
      <w:lvlJc w:val="left"/>
      <w:pPr>
        <w:ind w:left="5936" w:hanging="360"/>
      </w:pPr>
    </w:lvl>
    <w:lvl w:ilvl="8" w:tplc="0C09001B" w:tentative="1">
      <w:start w:val="1"/>
      <w:numFmt w:val="lowerRoman"/>
      <w:lvlText w:val="%9."/>
      <w:lvlJc w:val="right"/>
      <w:pPr>
        <w:ind w:left="6656" w:hanging="180"/>
      </w:pPr>
    </w:lvl>
  </w:abstractNum>
  <w:abstractNum w:abstractNumId="14">
    <w:nsid w:val="5CF9158E"/>
    <w:multiLevelType w:val="hybridMultilevel"/>
    <w:tmpl w:val="5330D71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1FD3A0A"/>
    <w:multiLevelType w:val="hybridMultilevel"/>
    <w:tmpl w:val="BE181E4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5E47E1D"/>
    <w:multiLevelType w:val="hybridMultilevel"/>
    <w:tmpl w:val="FD72A22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D561EF8"/>
    <w:multiLevelType w:val="hybridMultilevel"/>
    <w:tmpl w:val="6980EED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5"/>
  </w:num>
  <w:num w:numId="3">
    <w:abstractNumId w:val="13"/>
  </w:num>
  <w:num w:numId="4">
    <w:abstractNumId w:val="8"/>
  </w:num>
  <w:num w:numId="5">
    <w:abstractNumId w:val="5"/>
  </w:num>
  <w:num w:numId="6">
    <w:abstractNumId w:val="17"/>
  </w:num>
  <w:num w:numId="7">
    <w:abstractNumId w:val="7"/>
  </w:num>
  <w:num w:numId="8">
    <w:abstractNumId w:val="4"/>
  </w:num>
  <w:num w:numId="9">
    <w:abstractNumId w:val="2"/>
  </w:num>
  <w:num w:numId="10">
    <w:abstractNumId w:val="12"/>
  </w:num>
  <w:num w:numId="11">
    <w:abstractNumId w:val="0"/>
  </w:num>
  <w:num w:numId="12">
    <w:abstractNumId w:val="10"/>
  </w:num>
  <w:num w:numId="13">
    <w:abstractNumId w:val="6"/>
  </w:num>
  <w:num w:numId="14">
    <w:abstractNumId w:val="1"/>
  </w:num>
  <w:num w:numId="15">
    <w:abstractNumId w:val="11"/>
  </w:num>
  <w:num w:numId="16">
    <w:abstractNumId w:val="14"/>
  </w:num>
  <w:num w:numId="17">
    <w:abstractNumId w:val="9"/>
  </w:num>
  <w:num w:numId="1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 Sci Sports Exerci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2dvzztvrarsserax75eap4t2peadwsrxas&quot;&gt;Morgan&lt;record-ids&gt;&lt;item&gt;241&lt;/item&gt;&lt;item&gt;245&lt;/item&gt;&lt;item&gt;370&lt;/item&gt;&lt;item&gt;694&lt;/item&gt;&lt;item&gt;702&lt;/item&gt;&lt;item&gt;709&lt;/item&gt;&lt;item&gt;712&lt;/item&gt;&lt;item&gt;717&lt;/item&gt;&lt;item&gt;736&lt;/item&gt;&lt;item&gt;1137&lt;/item&gt;&lt;item&gt;1156&lt;/item&gt;&lt;item&gt;1408&lt;/item&gt;&lt;item&gt;1515&lt;/item&gt;&lt;item&gt;1591&lt;/item&gt;&lt;item&gt;1764&lt;/item&gt;&lt;item&gt;1974&lt;/item&gt;&lt;item&gt;1976&lt;/item&gt;&lt;item&gt;2066&lt;/item&gt;&lt;item&gt;2084&lt;/item&gt;&lt;item&gt;2088&lt;/item&gt;&lt;item&gt;2101&lt;/item&gt;&lt;item&gt;2183&lt;/item&gt;&lt;item&gt;2186&lt;/item&gt;&lt;item&gt;2187&lt;/item&gt;&lt;item&gt;2188&lt;/item&gt;&lt;item&gt;2189&lt;/item&gt;&lt;item&gt;2190&lt;/item&gt;&lt;item&gt;2191&lt;/item&gt;&lt;item&gt;2192&lt;/item&gt;&lt;item&gt;2193&lt;/item&gt;&lt;item&gt;2194&lt;/item&gt;&lt;item&gt;2196&lt;/item&gt;&lt;/record-ids&gt;&lt;/item&gt;&lt;/Libraries&gt;"/>
  </w:docVars>
  <w:rsids>
    <w:rsidRoot w:val="003638F6"/>
    <w:rsid w:val="000D5C25"/>
    <w:rsid w:val="000D6524"/>
    <w:rsid w:val="001E6684"/>
    <w:rsid w:val="0025369C"/>
    <w:rsid w:val="00320CBE"/>
    <w:rsid w:val="003438B8"/>
    <w:rsid w:val="0035241C"/>
    <w:rsid w:val="003604BE"/>
    <w:rsid w:val="003638F6"/>
    <w:rsid w:val="00395D27"/>
    <w:rsid w:val="00402783"/>
    <w:rsid w:val="00427383"/>
    <w:rsid w:val="00441195"/>
    <w:rsid w:val="00450BD6"/>
    <w:rsid w:val="005142A4"/>
    <w:rsid w:val="005463D0"/>
    <w:rsid w:val="00641668"/>
    <w:rsid w:val="00693EF4"/>
    <w:rsid w:val="006B6E5E"/>
    <w:rsid w:val="0077151F"/>
    <w:rsid w:val="007759C5"/>
    <w:rsid w:val="007922E8"/>
    <w:rsid w:val="00891D74"/>
    <w:rsid w:val="00980EB4"/>
    <w:rsid w:val="00C664DC"/>
    <w:rsid w:val="00C9393C"/>
    <w:rsid w:val="00CE24E6"/>
    <w:rsid w:val="00D023A3"/>
    <w:rsid w:val="00D04BBA"/>
    <w:rsid w:val="00D44A91"/>
    <w:rsid w:val="00DA019D"/>
    <w:rsid w:val="00DA36C9"/>
    <w:rsid w:val="00DC1E9B"/>
    <w:rsid w:val="00DF153D"/>
    <w:rsid w:val="00E04DC1"/>
    <w:rsid w:val="00E076A1"/>
    <w:rsid w:val="00F778EB"/>
    <w:rsid w:val="00FF7D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8F6"/>
    <w:pPr>
      <w:spacing w:after="12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638F6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unhideWhenUsed/>
    <w:rsid w:val="003638F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638F6"/>
    <w:rPr>
      <w:rFonts w:ascii="Times New Roman" w:hAnsi="Times New Roman"/>
      <w:sz w:val="20"/>
      <w:szCs w:val="20"/>
    </w:rPr>
  </w:style>
  <w:style w:type="table" w:styleId="TableGrid">
    <w:name w:val="Table Grid"/>
    <w:basedOn w:val="TableNormal"/>
    <w:uiPriority w:val="59"/>
    <w:rsid w:val="003638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F153D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DF153D"/>
    <w:rPr>
      <w:rFonts w:ascii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153D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CommentTextChar"/>
    <w:link w:val="EndNoteBibliography"/>
    <w:rsid w:val="00DF153D"/>
    <w:rPr>
      <w:rFonts w:ascii="Times New Roman" w:hAnsi="Times New Roman" w:cs="Times New Roman"/>
      <w:noProof/>
      <w:sz w:val="24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153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153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0278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40278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0278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402783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664D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64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64DC"/>
    <w:rPr>
      <w:rFonts w:ascii="Times New Roman" w:hAnsi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8F6"/>
    <w:pPr>
      <w:spacing w:after="12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638F6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unhideWhenUsed/>
    <w:rsid w:val="003638F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638F6"/>
    <w:rPr>
      <w:rFonts w:ascii="Times New Roman" w:hAnsi="Times New Roman"/>
      <w:sz w:val="20"/>
      <w:szCs w:val="20"/>
    </w:rPr>
  </w:style>
  <w:style w:type="table" w:styleId="TableGrid">
    <w:name w:val="Table Grid"/>
    <w:basedOn w:val="TableNormal"/>
    <w:uiPriority w:val="59"/>
    <w:rsid w:val="003638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F153D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DF153D"/>
    <w:rPr>
      <w:rFonts w:ascii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153D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CommentTextChar"/>
    <w:link w:val="EndNoteBibliography"/>
    <w:rsid w:val="00DF153D"/>
    <w:rPr>
      <w:rFonts w:ascii="Times New Roman" w:hAnsi="Times New Roman" w:cs="Times New Roman"/>
      <w:noProof/>
      <w:sz w:val="24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153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153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0278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40278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02783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402783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664D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64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64DC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621F69-B106-48B4-98F9-1337A77CBF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6882</Words>
  <Characters>39230</Characters>
  <Application>Microsoft Office Word</Application>
  <DocSecurity>0</DocSecurity>
  <Lines>326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ewcastle, Australia</Company>
  <LinksUpToDate>false</LinksUpToDate>
  <CharactersWithSpaces>460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yles</dc:creator>
  <cp:lastModifiedBy>Funk, Shannon</cp:lastModifiedBy>
  <cp:revision>2</cp:revision>
  <dcterms:created xsi:type="dcterms:W3CDTF">2016-01-07T23:05:00Z</dcterms:created>
  <dcterms:modified xsi:type="dcterms:W3CDTF">2016-01-07T23:05:00Z</dcterms:modified>
</cp:coreProperties>
</file>